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B28C7" w:rsidRPr="00BB28C7" w:rsidRDefault="00BB28C7" w:rsidP="008A0D76">
      <w:pPr>
        <w:outlineLvl w:val="0"/>
        <w:rPr>
          <w:rFonts w:ascii="Times New Roman" w:hAnsi="Times New Roman" w:cs="Times New Roman"/>
          <w:sz w:val="24"/>
          <w:szCs w:val="24"/>
          <w:lang w:val="pl-PL"/>
        </w:rPr>
      </w:pPr>
      <w:bookmarkStart w:id="0" w:name="_GoBack"/>
      <w:bookmarkEnd w:id="0"/>
      <w:r w:rsidRPr="00BB28C7">
        <w:rPr>
          <w:rFonts w:ascii="Times New Roman" w:hAnsi="Times New Roman" w:cs="Times New Roman"/>
          <w:sz w:val="24"/>
          <w:szCs w:val="24"/>
          <w:lang w:val="pl-PL"/>
        </w:rPr>
        <w:t>Dr Grzegorz BUŁAJ, PhD</w:t>
      </w:r>
    </w:p>
    <w:p w:rsidR="00BB28C7" w:rsidRDefault="00B85F30" w:rsidP="00BB28C7">
      <w:pPr>
        <w:jc w:val="center"/>
        <w:outlineLvl w:val="0"/>
        <w:rPr>
          <w:rFonts w:ascii="Times New Roman" w:hAnsi="Times New Roman" w:cs="Times New Roman"/>
          <w:sz w:val="24"/>
          <w:szCs w:val="24"/>
          <w:lang w:val="pl-PL"/>
        </w:rPr>
      </w:pPr>
      <w:r w:rsidRPr="00BB28C7">
        <w:rPr>
          <w:rFonts w:ascii="Times New Roman" w:hAnsi="Times New Roman" w:cs="Times New Roman"/>
          <w:sz w:val="24"/>
          <w:szCs w:val="24"/>
          <w:lang w:val="pl-PL"/>
        </w:rPr>
        <w:t>Streszczenie wykładu</w:t>
      </w:r>
    </w:p>
    <w:p w:rsidR="00B85F30" w:rsidRPr="00BB28C7" w:rsidRDefault="00BB28C7" w:rsidP="00BB28C7">
      <w:pPr>
        <w:jc w:val="center"/>
        <w:outlineLvl w:val="0"/>
        <w:rPr>
          <w:rFonts w:ascii="Times New Roman" w:hAnsi="Times New Roman" w:cs="Times New Roman"/>
          <w:b/>
          <w:sz w:val="24"/>
          <w:szCs w:val="24"/>
          <w:lang w:val="pl-PL"/>
        </w:rPr>
      </w:pPr>
      <w:r w:rsidRPr="00BB28C7">
        <w:rPr>
          <w:rFonts w:ascii="Times New Roman" w:hAnsi="Times New Roman" w:cs="Times New Roman"/>
          <w:b/>
          <w:sz w:val="24"/>
          <w:szCs w:val="24"/>
          <w:lang w:val="pl-PL"/>
        </w:rPr>
        <w:t>LECZENIE CHORÓB NEUROLOGICZNYCH W OPARCIU O NEUROPEPTYDY ORAZ TERAPIE ŁĄCZONE Z OPROGRAMOWANIEM KOMPUTEROWYM</w:t>
      </w:r>
    </w:p>
    <w:p w:rsidR="00042B8D" w:rsidRPr="00BB28C7" w:rsidRDefault="00042B8D">
      <w:pPr>
        <w:rPr>
          <w:rFonts w:ascii="Times New Roman" w:hAnsi="Times New Roman" w:cs="Times New Roman"/>
          <w:sz w:val="24"/>
          <w:szCs w:val="24"/>
          <w:lang w:val="pl-PL"/>
        </w:rPr>
      </w:pPr>
    </w:p>
    <w:p w:rsidR="005453D9" w:rsidRPr="00BB28C7" w:rsidRDefault="008A0D76" w:rsidP="00854307">
      <w:pPr>
        <w:spacing w:after="0" w:line="276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pl-PL"/>
        </w:rPr>
      </w:pPr>
      <w:r w:rsidRPr="00BB28C7">
        <w:rPr>
          <w:rFonts w:ascii="Times New Roman" w:hAnsi="Times New Roman" w:cs="Times New Roman"/>
          <w:sz w:val="24"/>
          <w:szCs w:val="24"/>
          <w:lang w:val="pl-PL"/>
        </w:rPr>
        <w:t>Padaczka oraz bó</w:t>
      </w:r>
      <w:r w:rsidR="00B85F30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l 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>neuropatyczny należą do grupy przewlekłych chorób neurologicznych, któ</w:t>
      </w:r>
      <w:r w:rsidR="00B85F30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rych leczenie wymaga 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>zastosowania długotrwał</w:t>
      </w:r>
      <w:r w:rsidR="00B85F30" w:rsidRPr="00BB28C7">
        <w:rPr>
          <w:rFonts w:ascii="Times New Roman" w:hAnsi="Times New Roman" w:cs="Times New Roman"/>
          <w:sz w:val="24"/>
          <w:szCs w:val="24"/>
          <w:lang w:val="pl-PL"/>
        </w:rPr>
        <w:t>ej terapi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>i</w:t>
      </w:r>
      <w:r w:rsidR="00A11DF7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CF3B7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farmakologicznej. </w:t>
      </w:r>
      <w:r w:rsidR="00A10BA1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Istnieje </w:t>
      </w:r>
      <w:r w:rsidR="00813C3A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ogromna </w:t>
      </w:r>
      <w:r w:rsidR="00A10BA1" w:rsidRPr="00BB28C7">
        <w:rPr>
          <w:rFonts w:ascii="Times New Roman" w:hAnsi="Times New Roman" w:cs="Times New Roman"/>
          <w:sz w:val="24"/>
          <w:szCs w:val="24"/>
          <w:lang w:val="pl-PL"/>
        </w:rPr>
        <w:t>potrzeba</w:t>
      </w:r>
      <w:r w:rsidR="00813C3A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poszukiwań nowych oraz ulepszonych leków przeciwpadaczkowych</w:t>
      </w:r>
      <w:r w:rsidR="00CF3B7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i przeciwbólowych, gdyż</w:t>
      </w:r>
      <w:r w:rsidR="00813C3A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te obecnie stosowane</w:t>
      </w:r>
      <w:r w:rsidR="00CF3B7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powodują </w:t>
      </w:r>
      <w:r w:rsidR="00EB141A" w:rsidRPr="00BB28C7">
        <w:rPr>
          <w:rFonts w:ascii="Times New Roman" w:hAnsi="Times New Roman" w:cs="Times New Roman"/>
          <w:sz w:val="24"/>
          <w:szCs w:val="24"/>
          <w:lang w:val="pl-PL"/>
        </w:rPr>
        <w:t>różnego rodzaju skutki uboczne i dla wielu pacjentów nie są wystarczająco skuteczne</w:t>
      </w:r>
      <w:r w:rsidR="005453D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</w:t>
      </w:r>
      <w:r w:rsidR="00EB141A" w:rsidRPr="00BB28C7">
        <w:rPr>
          <w:rFonts w:ascii="Times New Roman" w:hAnsi="Times New Roman" w:cs="Times New Roman"/>
          <w:sz w:val="24"/>
          <w:szCs w:val="24"/>
          <w:lang w:val="pl-PL"/>
        </w:rPr>
        <w:t>Według Ś</w:t>
      </w:r>
      <w:r w:rsidR="00B85F30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iatowej Organizacji Zdrowia </w:t>
      </w:r>
      <w:r w:rsidR="00EB141A" w:rsidRPr="00BB28C7">
        <w:rPr>
          <w:rFonts w:ascii="Times New Roman" w:hAnsi="Times New Roman" w:cs="Times New Roman"/>
          <w:sz w:val="24"/>
          <w:szCs w:val="24"/>
          <w:lang w:val="pl-PL"/>
        </w:rPr>
        <w:t>(</w:t>
      </w:r>
      <w:r w:rsidR="00B85F30" w:rsidRPr="00BB28C7">
        <w:rPr>
          <w:rFonts w:ascii="Times New Roman" w:hAnsi="Times New Roman" w:cs="Times New Roman"/>
          <w:sz w:val="24"/>
          <w:szCs w:val="24"/>
          <w:lang w:val="pl-PL"/>
        </w:rPr>
        <w:t>WHO</w:t>
      </w:r>
      <w:r w:rsidR="00EB141A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), na świecie </w:t>
      </w:r>
      <w:r w:rsidR="00C94E2F" w:rsidRPr="00BB28C7">
        <w:rPr>
          <w:rFonts w:ascii="Times New Roman" w:hAnsi="Times New Roman" w:cs="Times New Roman"/>
          <w:sz w:val="24"/>
          <w:szCs w:val="24"/>
          <w:lang w:val="pl-PL"/>
        </w:rPr>
        <w:t>żyje</w:t>
      </w:r>
      <w:r w:rsidR="00C94E2F" w:rsidRPr="00BB28C7">
        <w:rPr>
          <w:rFonts w:ascii="Times New Roman" w:hAnsi="Times New Roman" w:cs="Times New Roman"/>
          <w:color w:val="FF0000"/>
          <w:sz w:val="24"/>
          <w:szCs w:val="24"/>
          <w:lang w:val="pl-PL"/>
        </w:rPr>
        <w:t xml:space="preserve"> </w:t>
      </w:r>
      <w:r w:rsidR="00EB141A" w:rsidRPr="00BB28C7">
        <w:rPr>
          <w:rFonts w:ascii="Times New Roman" w:hAnsi="Times New Roman" w:cs="Times New Roman"/>
          <w:sz w:val="24"/>
          <w:szCs w:val="24"/>
          <w:lang w:val="pl-PL"/>
        </w:rPr>
        <w:t>około 50-60 milionów ludzi chorych na padaczkę. Ponadto statystyki podają, że około 1,5 miliarda ludzi cierpi na bó</w:t>
      </w:r>
      <w:r w:rsidR="00B85F30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le chroniczne. </w:t>
      </w:r>
      <w:r w:rsidR="00EB141A" w:rsidRPr="00BB28C7">
        <w:rPr>
          <w:rFonts w:ascii="Times New Roman" w:hAnsi="Times New Roman" w:cs="Times New Roman"/>
          <w:sz w:val="24"/>
          <w:szCs w:val="24"/>
          <w:lang w:val="pl-PL"/>
        </w:rPr>
        <w:t>Dlatego celem prowadzonych przez nas badań jest rozwój</w:t>
      </w:r>
      <w:r w:rsidR="005453D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nowych terapi</w:t>
      </w:r>
      <w:r w:rsidR="00EB141A" w:rsidRPr="00BB28C7">
        <w:rPr>
          <w:rFonts w:ascii="Times New Roman" w:hAnsi="Times New Roman" w:cs="Times New Roman"/>
          <w:sz w:val="24"/>
          <w:szCs w:val="24"/>
          <w:lang w:val="pl-PL"/>
        </w:rPr>
        <w:t>i</w:t>
      </w:r>
      <w:r w:rsidR="005453D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EB141A" w:rsidRPr="00BB28C7">
        <w:rPr>
          <w:rFonts w:ascii="Times New Roman" w:hAnsi="Times New Roman" w:cs="Times New Roman"/>
          <w:sz w:val="24"/>
          <w:szCs w:val="24"/>
          <w:lang w:val="pl-PL"/>
        </w:rPr>
        <w:t>przeciwpadaczkowych</w:t>
      </w:r>
      <w:r w:rsidR="005453D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i</w:t>
      </w:r>
      <w:r w:rsidR="00EB141A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łagodzących bó</w:t>
      </w:r>
      <w:r w:rsidR="005453D9" w:rsidRPr="00BB28C7">
        <w:rPr>
          <w:rFonts w:ascii="Times New Roman" w:hAnsi="Times New Roman" w:cs="Times New Roman"/>
          <w:sz w:val="24"/>
          <w:szCs w:val="24"/>
          <w:lang w:val="pl-PL"/>
        </w:rPr>
        <w:t>l neuropatyczny</w:t>
      </w:r>
      <w:r w:rsidR="00C00359" w:rsidRPr="00BB28C7">
        <w:rPr>
          <w:rFonts w:ascii="Times New Roman" w:hAnsi="Times New Roman" w:cs="Times New Roman"/>
          <w:sz w:val="24"/>
          <w:szCs w:val="24"/>
          <w:lang w:val="pl-PL"/>
        </w:rPr>
        <w:t>,</w:t>
      </w:r>
      <w:r w:rsidR="005453D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w oparciu o </w:t>
      </w:r>
      <w:r w:rsidR="00C00359" w:rsidRPr="00BB28C7">
        <w:rPr>
          <w:rFonts w:ascii="Times New Roman" w:hAnsi="Times New Roman" w:cs="Times New Roman"/>
          <w:sz w:val="24"/>
          <w:szCs w:val="24"/>
          <w:lang w:val="pl-PL"/>
        </w:rPr>
        <w:t>projektowanie, syntezę chemiczną i badania biologiczne analogów różnych neuropeptydów</w:t>
      </w:r>
      <w:r w:rsidR="005453D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oraz zastosowanie </w:t>
      </w:r>
      <w:r w:rsidR="00C0035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odpowiedniego </w:t>
      </w:r>
      <w:r w:rsidR="005453D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oprogramowanie komputerowego. </w:t>
      </w:r>
    </w:p>
    <w:p w:rsidR="00854307" w:rsidRDefault="00422490" w:rsidP="00854307">
      <w:pPr>
        <w:spacing w:after="0" w:line="276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pl-PL"/>
        </w:rPr>
      </w:pPr>
      <w:r w:rsidRPr="00BB28C7">
        <w:rPr>
          <w:rFonts w:ascii="Times New Roman" w:hAnsi="Times New Roman" w:cs="Times New Roman"/>
          <w:sz w:val="24"/>
          <w:szCs w:val="24"/>
          <w:lang w:val="pl-PL"/>
        </w:rPr>
        <w:t>Jedną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z wielu poznanych ról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neuropeptydów jest ich udział w regulacji 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(prawidłowym funkcjonowaniu) 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>funkcji komórek centralnego i obwodowego układu nerwowego</w:t>
      </w:r>
      <w:r w:rsidR="002C1D1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</w:t>
      </w:r>
      <w:r w:rsidR="00CB42D6" w:rsidRPr="00BB28C7">
        <w:rPr>
          <w:rFonts w:ascii="Times New Roman" w:hAnsi="Times New Roman" w:cs="Times New Roman"/>
          <w:sz w:val="24"/>
          <w:szCs w:val="24"/>
          <w:lang w:val="pl-PL"/>
        </w:rPr>
        <w:t>Galanina, ne</w:t>
      </w:r>
      <w:r w:rsidR="00C00359" w:rsidRPr="00BB28C7">
        <w:rPr>
          <w:rFonts w:ascii="Times New Roman" w:hAnsi="Times New Roman" w:cs="Times New Roman"/>
          <w:sz w:val="24"/>
          <w:szCs w:val="24"/>
          <w:lang w:val="pl-PL"/>
        </w:rPr>
        <w:t>uropeptyd Y oraz neurotensyna są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przykładami neuropeptydó</w:t>
      </w:r>
      <w:r w:rsidR="00CB42D6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 </w:t>
      </w:r>
      <w:r w:rsidR="002C1D1D" w:rsidRPr="00BB28C7">
        <w:rPr>
          <w:rFonts w:ascii="Times New Roman" w:hAnsi="Times New Roman" w:cs="Times New Roman"/>
          <w:sz w:val="24"/>
          <w:szCs w:val="24"/>
          <w:lang w:val="pl-PL"/>
        </w:rPr>
        <w:t>endogennych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>,</w:t>
      </w:r>
      <w:r w:rsidR="002C1D1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C94E2F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ykazujących 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>aktywność przeciwbólową i przeciwpadaczkową</w:t>
      </w:r>
      <w:r w:rsidR="00CB42D6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Poza 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ymienionymi </w:t>
      </w:r>
      <w:r w:rsidR="00CB42D6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endogennymi neuropeptydami, 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>niektó</w:t>
      </w:r>
      <w:r w:rsidR="00DD5761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re peptydy 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>wyodrębnione z jadu</w:t>
      </w:r>
      <w:r w:rsidR="00DD5761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ślimaków morskich, tzw konotoksyny, również wykazują właściwości przeciwbólowe poprzez </w:t>
      </w:r>
      <w:r w:rsidR="00C94E2F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ybiórcze 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>oddział</w:t>
      </w:r>
      <w:r w:rsidR="00DD5761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ywanie </w:t>
      </w:r>
      <w:r w:rsidR="002C1D1D" w:rsidRPr="00BB28C7">
        <w:rPr>
          <w:rFonts w:ascii="Times New Roman" w:hAnsi="Times New Roman" w:cs="Times New Roman"/>
          <w:sz w:val="24"/>
          <w:szCs w:val="24"/>
          <w:lang w:val="pl-PL"/>
        </w:rPr>
        <w:t>ze specyficznymi</w:t>
      </w:r>
      <w:r w:rsidR="002D59A2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kanał</w:t>
      </w:r>
      <w:r w:rsidR="00DD5761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ami jonowymi i receptorami. </w:t>
      </w:r>
      <w:r w:rsidR="00F44670" w:rsidRPr="00BB28C7">
        <w:rPr>
          <w:rFonts w:ascii="Times New Roman" w:hAnsi="Times New Roman" w:cs="Times New Roman"/>
          <w:sz w:val="24"/>
          <w:szCs w:val="24"/>
          <w:lang w:val="pl-PL"/>
        </w:rPr>
        <w:t>Prowadzone przez nas badania</w:t>
      </w:r>
      <w:r w:rsidR="001E532F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skupiają się na</w:t>
      </w:r>
      <w:r w:rsidR="00846257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B83C11" w:rsidRPr="00BB28C7">
        <w:rPr>
          <w:rFonts w:ascii="Times New Roman" w:hAnsi="Times New Roman" w:cs="Times New Roman"/>
          <w:sz w:val="24"/>
          <w:szCs w:val="24"/>
          <w:lang w:val="pl-PL"/>
        </w:rPr>
        <w:t>inżynierii peptydowej (</w:t>
      </w:r>
      <w:r w:rsidR="00846257" w:rsidRPr="00BB28C7">
        <w:rPr>
          <w:rFonts w:ascii="Times New Roman" w:hAnsi="Times New Roman" w:cs="Times New Roman"/>
          <w:sz w:val="24"/>
          <w:szCs w:val="24"/>
          <w:lang w:val="pl-PL"/>
        </w:rPr>
        <w:t>proj</w:t>
      </w:r>
      <w:r w:rsidR="001E532F" w:rsidRPr="00BB28C7">
        <w:rPr>
          <w:rFonts w:ascii="Times New Roman" w:hAnsi="Times New Roman" w:cs="Times New Roman"/>
          <w:sz w:val="24"/>
          <w:szCs w:val="24"/>
          <w:lang w:val="pl-PL"/>
        </w:rPr>
        <w:t>ektowaniu</w:t>
      </w:r>
      <w:r w:rsidR="00846257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analogów </w:t>
      </w:r>
      <w:r w:rsidR="00B83C11" w:rsidRPr="00BB28C7">
        <w:rPr>
          <w:rFonts w:ascii="Times New Roman" w:hAnsi="Times New Roman" w:cs="Times New Roman"/>
          <w:sz w:val="24"/>
          <w:szCs w:val="24"/>
          <w:lang w:val="pl-PL"/>
        </w:rPr>
        <w:t>różnych peptydów)</w:t>
      </w:r>
      <w:r w:rsidR="00D35A3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i polegają na przekszta</w:t>
      </w:r>
      <w:r w:rsidR="00C94E2F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łceniu neuroaktywnych peptydów </w:t>
      </w:r>
      <w:r w:rsidR="00D35A3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 związki o </w:t>
      </w:r>
      <w:r w:rsidR="00C94E2F" w:rsidRPr="00BB28C7">
        <w:rPr>
          <w:rFonts w:ascii="Times New Roman" w:hAnsi="Times New Roman" w:cs="Times New Roman"/>
          <w:sz w:val="24"/>
          <w:szCs w:val="24"/>
          <w:lang w:val="pl-PL"/>
        </w:rPr>
        <w:t>działaniu leczniczym o poprawionej stabilności (wydłużonym</w:t>
      </w:r>
      <w:r w:rsidR="00DF09BB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046288" w:rsidRPr="00BB28C7">
        <w:rPr>
          <w:rFonts w:ascii="Times New Roman" w:hAnsi="Times New Roman" w:cs="Times New Roman"/>
          <w:sz w:val="24"/>
          <w:szCs w:val="24"/>
          <w:lang w:val="pl-PL"/>
        </w:rPr>
        <w:t>okres</w:t>
      </w:r>
      <w:r w:rsidR="00C94E2F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ie </w:t>
      </w:r>
      <w:r w:rsidR="00046288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półtrwania </w:t>
      </w:r>
      <w:r w:rsidR="0004628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w surowicy krwi</w:t>
      </w:r>
      <w:r w:rsidR="00DF09BB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) </w:t>
      </w:r>
      <w:r w:rsidR="00B83C11" w:rsidRPr="00BB28C7">
        <w:rPr>
          <w:rFonts w:ascii="Times New Roman" w:hAnsi="Times New Roman" w:cs="Times New Roman"/>
          <w:sz w:val="24"/>
          <w:szCs w:val="24"/>
          <w:lang w:val="pl-PL"/>
        </w:rPr>
        <w:t>oraz selektywności w stosunku do odpowiednich receptorów</w:t>
      </w:r>
      <w:r w:rsidR="002C1D1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2C1D1D" w:rsidRPr="00BB28C7">
        <w:rPr>
          <w:rFonts w:ascii="Times New Roman" w:hAnsi="Times New Roman" w:cs="Times New Roman"/>
          <w:sz w:val="24"/>
          <w:szCs w:val="24"/>
        </w:rPr>
        <w:fldChar w:fldCharType="begin"/>
      </w:r>
      <w:r w:rsidR="007030DE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&lt;EndNote&gt;&lt;Cite&gt;&lt;Author&gt;Robertson&lt;/Author&gt;&lt;Year&gt;2011&lt;/Year&gt;&lt;RecNum&gt;31&lt;/RecNum&gt;&lt;DisplayText&gt;&lt;style face="superscript"&gt;1&lt;/style&gt;&lt;/DisplayText&gt;&lt;record&gt;&lt;rec-number&gt;31&lt;/rec-number&gt;&lt;foreign-keys&gt;&lt;key app="EN" db-id="extrvdevhd592uezp5g5a5zk52ssaxezdftd" timestamp="1448742879"&gt;31&lt;/key&gt;&lt;/foreign-keys&gt;&lt;ref-type name="Journal Article"&gt;17&lt;/ref-type&gt;&lt;contributors&gt;&lt;authors&gt;&lt;author&gt;Robertson, C. R.&lt;/author&gt;&lt;author&gt;Flynn, S. P.&lt;/author&gt;&lt;author&gt;White, H. S.&lt;/author&gt;&lt;author&gt;Bulaj, G.&lt;/author&gt;&lt;/authors&gt;&lt;/contributors&gt;&lt;auth-address&gt;College of Pharmacy, Department of Medicinal Chemistry, 421 Wakara Way, STE. 360 Salt Lake City, UT 84108, USA.&lt;/auth-address&gt;&lt;titles&gt;&lt;title&gt;Anticonvulsant neuropeptides as drug leads for neurological diseases&lt;/title&gt;&lt;secondary-title&gt;Nat Prod Rep&lt;/secondary-title&gt;&lt;/titles&gt;&lt;periodical&gt;&lt;full-title&gt;Nat Prod Rep&lt;/full-title&gt;&lt;/periodical&gt;&lt;pages&gt;741-62&lt;/pages&gt;&lt;volume&gt;28&lt;/volume&gt;&lt;number&gt;4&lt;/number&gt;&lt;keywords&gt;&lt;keyword&gt;Analgesics, Opioid/metabolism/therapeutic use&lt;/keyword&gt;&lt;keyword&gt;*Anticonvulsants/pharmacology/therapeutic use&lt;/keyword&gt;&lt;keyword&gt;Blood-Brain Barrier/metabolism&lt;/keyword&gt;&lt;keyword&gt;Dynorphins/metabolism/therapeutic use&lt;/keyword&gt;&lt;keyword&gt;Epilepsy/drug therapy&lt;/keyword&gt;&lt;keyword&gt;Galanin/metabolism/therapeutic use&lt;/keyword&gt;&lt;keyword&gt;Molecular Structure&lt;/keyword&gt;&lt;keyword&gt;Nervous System Diseases/*drug therapy&lt;/keyword&gt;&lt;keyword&gt;Neuropeptide Y/metabolism/therapeutic use&lt;/keyword&gt;&lt;keyword&gt;*Neuropeptides/metabolism/therapeutic use&lt;/keyword&gt;&lt;keyword&gt;Neurotensin/metabolism/therapeutic use&lt;/keyword&gt;&lt;keyword&gt;Seizures/drug therapy&lt;/keyword&gt;&lt;keyword&gt;Sequence Homology, Amino Acid&lt;/keyword&gt;&lt;keyword&gt;Somatostatin/metabolism/therapeutic use&lt;/keyword&gt;&lt;/keywords&gt;&lt;dates&gt;&lt;year&gt;2011&lt;/year&gt;&lt;pub-dates&gt;&lt;date&gt;Apr&lt;/date&gt;&lt;/pub-dates&gt;&lt;/dates&gt;&lt;isbn&gt;1460-4752 (Electronic)&amp;#xD;0265-0568 (Linking)&lt;/isbn&gt;&lt;accession-num&gt;21340067&lt;/accession-num&gt;&lt;urls&gt;&lt;related-urls&gt;&lt;url&gt;http://www.ncbi.nlm.nih.gov/pubmed/21340067&lt;/url&gt;&lt;/related-urls&gt;&lt;/urls&gt;&lt;electronic-resource-num&gt;10.1039/c0np00048e&lt;/electronic-resource-num&gt;&lt;/record&gt;&lt;/Cite&gt;&lt;/EndNote&gt;</w:instrText>
      </w:r>
      <w:r w:rsidR="002C1D1D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7030DE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1</w:t>
      </w:r>
      <w:r w:rsidR="002C1D1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2C1D1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</w:t>
      </w:r>
    </w:p>
    <w:p w:rsidR="00424B7F" w:rsidRDefault="00424B7F" w:rsidP="00854307">
      <w:pPr>
        <w:spacing w:after="0" w:line="276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pl-PL"/>
        </w:rPr>
      </w:pPr>
    </w:p>
    <w:p w:rsidR="00052D3F" w:rsidRPr="00E5763F" w:rsidRDefault="002C1D1D" w:rsidP="00854307">
      <w:pPr>
        <w:spacing w:line="276" w:lineRule="auto"/>
        <w:ind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pl-PL" w:eastAsia="pl-PL"/>
        </w:rPr>
        <w:drawing>
          <wp:inline distT="0" distB="0" distL="0" distR="0" wp14:anchorId="156F3AAE" wp14:editId="3A61101D">
            <wp:extent cx="4648200" cy="2443195"/>
            <wp:effectExtent l="19050" t="19050" r="19050" b="146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11095" cy="2476254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042B8D" w:rsidRPr="00BB28C7" w:rsidRDefault="00DF09BB" w:rsidP="00BB28C7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pl-PL"/>
        </w:rPr>
      </w:pPr>
      <w:r w:rsidRPr="00BB28C7">
        <w:rPr>
          <w:rFonts w:ascii="Times New Roman" w:hAnsi="Times New Roman" w:cs="Times New Roman"/>
          <w:sz w:val="24"/>
          <w:szCs w:val="24"/>
          <w:lang w:val="pl-PL"/>
        </w:rPr>
        <w:lastRenderedPageBreak/>
        <w:t>Przykł</w:t>
      </w:r>
      <w:r w:rsidR="001A54DF" w:rsidRPr="00BB28C7">
        <w:rPr>
          <w:rFonts w:ascii="Times New Roman" w:hAnsi="Times New Roman" w:cs="Times New Roman"/>
          <w:sz w:val="24"/>
          <w:szCs w:val="24"/>
          <w:lang w:val="pl-PL"/>
        </w:rPr>
        <w:t>adami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1A54DF" w:rsidRPr="00BB28C7">
        <w:rPr>
          <w:rFonts w:ascii="Times New Roman" w:hAnsi="Times New Roman" w:cs="Times New Roman"/>
          <w:sz w:val="24"/>
          <w:szCs w:val="24"/>
          <w:lang w:val="pl-PL"/>
        </w:rPr>
        <w:t>modyfikowanych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konotoksyn</w:t>
      </w:r>
      <w:r w:rsidR="001A54DF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są: analog konotoksyny SIIIA blokujący kanały sodowe</w:t>
      </w:r>
      <w:r w:rsid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1A54DF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jwvQXV0aG9yPjxZZWFyPjIwMDc8L1llYXI+PFJl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</w:fldData>
        </w:fldChar>
      </w:r>
      <w:r w:rsidR="001A54DF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</w:instrText>
      </w:r>
      <w:r w:rsidR="001A54DF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jwvQXV0aG9yPjxZZWFyPjIwMDc8L1llYXI+PFJl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</w:fldData>
        </w:fldChar>
      </w:r>
      <w:r w:rsidR="001A54DF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.DATA </w:instrText>
      </w:r>
      <w:r w:rsidR="001A54DF" w:rsidRPr="00BB28C7">
        <w:rPr>
          <w:rFonts w:ascii="Times New Roman" w:hAnsi="Times New Roman" w:cs="Times New Roman"/>
          <w:sz w:val="24"/>
          <w:szCs w:val="24"/>
        </w:rPr>
      </w:r>
      <w:r w:rsidR="001A54DF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1A54DF" w:rsidRPr="00BB28C7">
        <w:rPr>
          <w:rFonts w:ascii="Times New Roman" w:hAnsi="Times New Roman" w:cs="Times New Roman"/>
          <w:sz w:val="24"/>
          <w:szCs w:val="24"/>
        </w:rPr>
      </w:r>
      <w:r w:rsidR="001A54DF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1A54DF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2</w:t>
      </w:r>
      <w:r w:rsidR="001A54DF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1A54DF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i posiadający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właściwoś</w:t>
      </w:r>
      <w:r w:rsidR="001A54DF" w:rsidRPr="00BB28C7">
        <w:rPr>
          <w:rFonts w:ascii="Times New Roman" w:hAnsi="Times New Roman" w:cs="Times New Roman"/>
          <w:sz w:val="24"/>
          <w:szCs w:val="24"/>
          <w:lang w:val="pl-PL"/>
        </w:rPr>
        <w:t>ci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przeciwbó</w:t>
      </w:r>
      <w:r w:rsidR="001A54DF" w:rsidRPr="00BB28C7">
        <w:rPr>
          <w:rFonts w:ascii="Times New Roman" w:hAnsi="Times New Roman" w:cs="Times New Roman"/>
          <w:sz w:val="24"/>
          <w:szCs w:val="24"/>
          <w:lang w:val="pl-PL"/>
        </w:rPr>
        <w:t>lowe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AE55E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oraz </w:t>
      </w:r>
      <w:r w:rsidR="001956D6" w:rsidRPr="00BB28C7">
        <w:rPr>
          <w:rFonts w:ascii="Times New Roman" w:hAnsi="Times New Roman" w:cs="Times New Roman"/>
          <w:sz w:val="24"/>
          <w:szCs w:val="24"/>
          <w:lang w:val="pl-PL"/>
        </w:rPr>
        <w:t>analog Contulakin-G aktywują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cy receptory neurotensyny 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1PC9ZZWFyPjxSZWNO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</w:instrTex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1PC9ZZWFyPjxSZWNO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.DATA </w:instrText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042B8D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3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1956D6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</w:t>
      </w:r>
      <w:r w:rsidR="008B6B55" w:rsidRPr="00BB28C7">
        <w:rPr>
          <w:rFonts w:ascii="Times New Roman" w:hAnsi="Times New Roman" w:cs="Times New Roman"/>
          <w:sz w:val="24"/>
          <w:szCs w:val="24"/>
          <w:lang w:val="pl-PL"/>
        </w:rPr>
        <w:t>Ponadto w</w:t>
      </w:r>
      <w:r w:rsidR="001956D6" w:rsidRPr="00BB28C7">
        <w:rPr>
          <w:rFonts w:ascii="Times New Roman" w:hAnsi="Times New Roman" w:cs="Times New Roman"/>
          <w:sz w:val="24"/>
          <w:szCs w:val="24"/>
          <w:lang w:val="pl-PL"/>
        </w:rPr>
        <w:t>stę</w:t>
      </w:r>
      <w:r w:rsidR="008B6B55" w:rsidRPr="00BB28C7">
        <w:rPr>
          <w:rFonts w:ascii="Times New Roman" w:hAnsi="Times New Roman" w:cs="Times New Roman"/>
          <w:sz w:val="24"/>
          <w:szCs w:val="24"/>
          <w:lang w:val="pl-PL"/>
        </w:rPr>
        <w:t>pne badania modyfikowanego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n</w:t>
      </w:r>
      <w:r w:rsidR="008B6B55" w:rsidRPr="00BB28C7">
        <w:rPr>
          <w:rFonts w:ascii="Times New Roman" w:hAnsi="Times New Roman" w:cs="Times New Roman"/>
          <w:sz w:val="24"/>
          <w:szCs w:val="24"/>
          <w:lang w:val="pl-PL"/>
        </w:rPr>
        <w:t>europeptydu galaniny wykazały, że przeciwbó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>lowy i przeciwpada</w:t>
      </w:r>
      <w:r w:rsidR="001A54DF" w:rsidRPr="00BB28C7">
        <w:rPr>
          <w:rFonts w:ascii="Times New Roman" w:hAnsi="Times New Roman" w:cs="Times New Roman"/>
          <w:sz w:val="24"/>
          <w:szCs w:val="24"/>
          <w:lang w:val="pl-PL"/>
        </w:rPr>
        <w:t>czkowy analog NAX–5055 wykazywał zwiększoną stabilność</w:t>
      </w:r>
      <w:r w:rsidR="008B6B55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i </w:t>
      </w:r>
      <w:r w:rsidR="00E5763F" w:rsidRPr="00BB28C7">
        <w:rPr>
          <w:rFonts w:ascii="Times New Roman" w:hAnsi="Times New Roman" w:cs="Times New Roman"/>
          <w:sz w:val="24"/>
          <w:szCs w:val="24"/>
          <w:lang w:val="pl-PL"/>
        </w:rPr>
        <w:t>przenikalność bariery krew-</w:t>
      </w:r>
      <w:r w:rsidR="001A54DF" w:rsidRPr="00BB28C7">
        <w:rPr>
          <w:rFonts w:ascii="Times New Roman" w:hAnsi="Times New Roman" w:cs="Times New Roman"/>
          <w:sz w:val="24"/>
          <w:szCs w:val="24"/>
          <w:lang w:val="pl-PL"/>
        </w:rPr>
        <w:t>mó</w:t>
      </w:r>
      <w:r w:rsidR="00E5763F" w:rsidRPr="00BB28C7">
        <w:rPr>
          <w:rFonts w:ascii="Times New Roman" w:hAnsi="Times New Roman" w:cs="Times New Roman"/>
          <w:sz w:val="24"/>
          <w:szCs w:val="24"/>
          <w:lang w:val="pl-PL"/>
        </w:rPr>
        <w:t>zg</w:t>
      </w:r>
      <w:r w:rsidR="00042B8D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WxhajwvQXV0aG9yPjxZZWFyPjIwMDg8L1llYXI+PFJl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</w:instrTex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WxhajwvQXV0aG9yPjxZZWFyPjIwMDg8L1llYXI+PFJl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.DATA </w:instrText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042B8D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4-6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Kolejne badania </w:t>
      </w:r>
      <w:r w:rsidR="008B6B55" w:rsidRPr="00BB28C7">
        <w:rPr>
          <w:rFonts w:ascii="Times New Roman" w:hAnsi="Times New Roman" w:cs="Times New Roman"/>
          <w:sz w:val="24"/>
          <w:szCs w:val="24"/>
          <w:lang w:val="pl-PL"/>
        </w:rPr>
        <w:t>dotyczące optymaliza</w:t>
      </w:r>
      <w:r w:rsidR="00C94E2F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cji związku NAX-5055 poprawiły wybiórczość działania, </w:t>
      </w:r>
      <w:r w:rsidR="004E51E6" w:rsidRPr="00BB28C7">
        <w:rPr>
          <w:rFonts w:ascii="Times New Roman" w:hAnsi="Times New Roman" w:cs="Times New Roman"/>
          <w:sz w:val="24"/>
          <w:szCs w:val="24"/>
          <w:lang w:val="pl-PL"/>
        </w:rPr>
        <w:t>wł</w:t>
      </w:r>
      <w:r w:rsidR="008B6B55" w:rsidRPr="00BB28C7">
        <w:rPr>
          <w:rFonts w:ascii="Times New Roman" w:hAnsi="Times New Roman" w:cs="Times New Roman"/>
          <w:sz w:val="24"/>
          <w:szCs w:val="24"/>
          <w:lang w:val="pl-PL"/>
        </w:rPr>
        <w:t>aściwo</w:t>
      </w:r>
      <w:r w:rsidR="004E51E6" w:rsidRPr="00BB28C7">
        <w:rPr>
          <w:rFonts w:ascii="Times New Roman" w:hAnsi="Times New Roman" w:cs="Times New Roman"/>
          <w:sz w:val="24"/>
          <w:szCs w:val="24"/>
          <w:lang w:val="pl-PL"/>
        </w:rPr>
        <w:t>ś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>ci</w:t>
      </w:r>
      <w:r w:rsidR="004E51E6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4E51E6" w:rsidRPr="00BB28C7">
        <w:rPr>
          <w:rFonts w:ascii="Times New Roman" w:hAnsi="Times New Roman" w:cs="Times New Roman"/>
          <w:color w:val="FF0000"/>
          <w:sz w:val="24"/>
          <w:szCs w:val="24"/>
          <w:lang w:val="pl-PL"/>
        </w:rPr>
        <w:t>t</w:t>
      </w:r>
      <w:r w:rsidR="004E51E6" w:rsidRPr="00BB28C7">
        <w:rPr>
          <w:rFonts w:ascii="Times New Roman" w:hAnsi="Times New Roman" w:cs="Times New Roman"/>
          <w:sz w:val="24"/>
          <w:szCs w:val="24"/>
          <w:lang w:val="pl-PL"/>
        </w:rPr>
        <w:t>oksy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>czne</w:t>
      </w:r>
      <w:r w:rsidR="004E51E6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oraz stabilność analogó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>w galaniny</w:t>
      </w:r>
      <w:r w:rsidR="00AE55E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JlcnRzb248L0F1dGhvcj48WWVhcj4yMDEyPC9ZZWFy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</w:instrTex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JlcnRzb248L0F1dGhvcj48WWVhcj4yMDEyPC9ZZWFy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.DATA </w:instrText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042B8D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7,8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Przedkliniczne badania </w:t>
      </w:r>
      <w:r w:rsidR="00AE55E9" w:rsidRPr="00BB28C7">
        <w:rPr>
          <w:rFonts w:ascii="Times New Roman" w:hAnsi="Times New Roman" w:cs="Times New Roman"/>
          <w:sz w:val="24"/>
          <w:szCs w:val="24"/>
          <w:lang w:val="pl-PL"/>
        </w:rPr>
        <w:t>analogu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AE55E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galaniny, NAX 810-2, 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>wyka</w:t>
      </w:r>
      <w:r w:rsidR="00AE55E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zują 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>jego</w:t>
      </w:r>
      <w:r w:rsidR="00AE55E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aktywność przeciwpadaczkową i przeciwbólową oraz korzystny profil toksy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>czności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XRjYWxmPC9BdXRob3I+PFllYXI+MjAxNzwvWWVhcj48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</w:instrTex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XRjYWxmPC9BdXRob3I+PFllYXI+MjAxNzwvWWVhcj48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.DATA </w:instrText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042B8D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9,10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AE55E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Aby przekształcić analogi galaniny w związki o 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>działaniu</w:t>
      </w:r>
      <w:r w:rsidR="00AE55E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przeciwbólowym, któr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e nie </w:t>
      </w:r>
      <w:r w:rsidR="00AE55E9" w:rsidRPr="00BB28C7">
        <w:rPr>
          <w:rFonts w:ascii="Times New Roman" w:hAnsi="Times New Roman" w:cs="Times New Roman"/>
          <w:sz w:val="24"/>
          <w:szCs w:val="24"/>
          <w:lang w:val="pl-PL"/>
        </w:rPr>
        <w:t>posiadają zdolności przenikania przez barierę krew-mózg (ang. blood-brain bar</w:t>
      </w:r>
      <w:r w:rsidR="0065075B" w:rsidRPr="00BB28C7">
        <w:rPr>
          <w:rFonts w:ascii="Times New Roman" w:hAnsi="Times New Roman" w:cs="Times New Roman"/>
          <w:sz w:val="24"/>
          <w:szCs w:val="24"/>
          <w:lang w:val="pl-PL"/>
        </w:rPr>
        <w:t>r</w:t>
      </w:r>
      <w:r w:rsidR="00AE55E9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ier), </w:t>
      </w:r>
      <w:r w:rsidR="00B432F2" w:rsidRPr="00BB28C7">
        <w:rPr>
          <w:rFonts w:ascii="Times New Roman" w:hAnsi="Times New Roman" w:cs="Times New Roman"/>
          <w:sz w:val="24"/>
          <w:szCs w:val="24"/>
          <w:lang w:val="pl-PL"/>
        </w:rPr>
        <w:t>zaprojektowaliśmy pochodne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z </w:t>
      </w:r>
      <w:r w:rsidR="00331E45" w:rsidRPr="00BB28C7">
        <w:rPr>
          <w:rFonts w:ascii="Times New Roman" w:hAnsi="Times New Roman" w:cs="Times New Roman"/>
          <w:sz w:val="24"/>
          <w:szCs w:val="24"/>
          <w:lang w:val="pl-PL"/>
        </w:rPr>
        <w:t>udziałem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monodyspersyjnego glikolu polietylenowego</w:t>
      </w:r>
      <w:r w:rsidR="00B432F2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(PEG)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M8L1llYXI+PFJl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</w:instrTex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M8L1llYXI+PFJl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.DATA </w:instrText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042B8D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11,12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</w:t>
      </w:r>
      <w:r w:rsidR="009639E1" w:rsidRPr="00BB28C7">
        <w:rPr>
          <w:rFonts w:ascii="Times New Roman" w:hAnsi="Times New Roman" w:cs="Times New Roman"/>
          <w:sz w:val="24"/>
          <w:szCs w:val="24"/>
          <w:lang w:val="pl-PL"/>
        </w:rPr>
        <w:t>Wykorzystaliśmy również innowacyjne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strategie </w:t>
      </w:r>
      <w:r w:rsidR="002B0EE6" w:rsidRPr="00BB28C7">
        <w:rPr>
          <w:rFonts w:ascii="Times New Roman" w:hAnsi="Times New Roman" w:cs="Times New Roman"/>
          <w:sz w:val="24"/>
          <w:szCs w:val="24"/>
          <w:lang w:val="pl-PL"/>
        </w:rPr>
        <w:t>przekształ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cania </w:t>
      </w:r>
      <w:r w:rsidR="00F87C5F" w:rsidRPr="00BB28C7">
        <w:rPr>
          <w:rFonts w:ascii="Times New Roman" w:hAnsi="Times New Roman" w:cs="Times New Roman"/>
          <w:sz w:val="24"/>
          <w:szCs w:val="24"/>
          <w:lang w:val="pl-PL"/>
        </w:rPr>
        <w:t>neuropeptydów</w:t>
      </w:r>
      <w:r w:rsidR="002B0EE6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Y i W oraz neurotensyny</w:t>
      </w:r>
      <w:r w:rsidR="00F87C5F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w zwią</w:t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zki </w:t>
      </w:r>
      <w:r w:rsidR="00060A80" w:rsidRPr="00BB28C7">
        <w:rPr>
          <w:rFonts w:ascii="Times New Roman" w:hAnsi="Times New Roman" w:cs="Times New Roman"/>
          <w:sz w:val="24"/>
          <w:szCs w:val="24"/>
          <w:lang w:val="pl-PL"/>
        </w:rPr>
        <w:t>wykazujące potencjalne zastosowanie jako terapeutyki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jwvQXV0aG9yPjxZZWFyPjIwMTM8L1llYXI+PFJl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==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</w:instrTex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jwvQXV0aG9yPjxZZWFyPjIwMTM8L1llYXI+PFJl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==
</w:fldData>
        </w:fldChar>
      </w:r>
      <w:r w:rsidR="00042B8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.DATA </w:instrText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042B8D" w:rsidRPr="00BB28C7">
        <w:rPr>
          <w:rFonts w:ascii="Times New Roman" w:hAnsi="Times New Roman" w:cs="Times New Roman"/>
          <w:sz w:val="24"/>
          <w:szCs w:val="24"/>
        </w:rPr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042B8D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13-15</w:t>
      </w:r>
      <w:r w:rsidR="00042B8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2B0EE6" w:rsidRPr="00BB28C7">
        <w:rPr>
          <w:rFonts w:ascii="Times New Roman" w:hAnsi="Times New Roman" w:cs="Times New Roman"/>
          <w:sz w:val="24"/>
          <w:szCs w:val="24"/>
          <w:lang w:val="pl-PL"/>
        </w:rPr>
        <w:t>.</w:t>
      </w:r>
    </w:p>
    <w:p w:rsidR="00E5763F" w:rsidRPr="008A0D76" w:rsidRDefault="00E5763F" w:rsidP="00FF68D8">
      <w:pPr>
        <w:spacing w:line="360" w:lineRule="auto"/>
        <w:ind w:firstLine="720"/>
        <w:rPr>
          <w:rFonts w:ascii="Arial" w:hAnsi="Arial" w:cs="Arial"/>
          <w:sz w:val="24"/>
          <w:szCs w:val="24"/>
          <w:lang w:val="pl-PL"/>
        </w:rPr>
      </w:pPr>
    </w:p>
    <w:p w:rsidR="00042B8D" w:rsidRPr="00B85F30" w:rsidRDefault="00042B8D" w:rsidP="00E5763F">
      <w:pPr>
        <w:spacing w:line="276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pl-PL" w:eastAsia="pl-PL"/>
        </w:rPr>
        <w:drawing>
          <wp:inline distT="0" distB="0" distL="0" distR="0" wp14:anchorId="75653FF7" wp14:editId="4853CFDB">
            <wp:extent cx="5943600" cy="2333625"/>
            <wp:effectExtent l="19050" t="19050" r="19050" b="2857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1b.ti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832" b="21368"/>
                    <a:stretch/>
                  </pic:blipFill>
                  <pic:spPr bwMode="auto">
                    <a:xfrm>
                      <a:off x="0" y="0"/>
                      <a:ext cx="5943600" cy="233362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5763F" w:rsidRDefault="00E5763F" w:rsidP="00BB28C7">
      <w:pPr>
        <w:spacing w:after="0" w:line="240" w:lineRule="auto"/>
        <w:rPr>
          <w:rFonts w:ascii="Arial" w:hAnsi="Arial" w:cs="Arial"/>
          <w:sz w:val="24"/>
          <w:szCs w:val="24"/>
          <w:lang w:val="pl-PL"/>
        </w:rPr>
      </w:pPr>
    </w:p>
    <w:p w:rsidR="00424B7F" w:rsidRDefault="00424B7F" w:rsidP="00BB28C7">
      <w:pPr>
        <w:spacing w:after="0" w:line="240" w:lineRule="auto"/>
        <w:rPr>
          <w:rFonts w:ascii="Arial" w:hAnsi="Arial" w:cs="Arial"/>
          <w:sz w:val="24"/>
          <w:szCs w:val="24"/>
          <w:lang w:val="pl-PL"/>
        </w:rPr>
      </w:pPr>
    </w:p>
    <w:p w:rsidR="002E5D51" w:rsidRPr="00BB28C7" w:rsidRDefault="002E5D51" w:rsidP="00BB28C7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pl-PL"/>
        </w:rPr>
      </w:pP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 celu dalszej optymalizacji terapii przeciwpadaczkowej, 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>prowadzimy</w:t>
      </w:r>
      <w:r w:rsidR="002B0EE6" w:rsidRPr="00BB28C7">
        <w:rPr>
          <w:rFonts w:ascii="Times New Roman" w:hAnsi="Times New Roman" w:cs="Times New Roman"/>
          <w:color w:val="FF0000"/>
          <w:sz w:val="24"/>
          <w:szCs w:val="24"/>
          <w:lang w:val="pl-PL"/>
        </w:rPr>
        <w:t xml:space="preserve"> </w:t>
      </w:r>
      <w:r w:rsidR="002B0EE6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badania 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>nad kojarzeniem</w:t>
      </w:r>
      <w:r w:rsidR="0025590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stosowan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>ych</w:t>
      </w:r>
      <w:r w:rsidR="0025590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lekó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 z oprogramowaniem komputerowym (medycznymi </w:t>
      </w:r>
      <w:r w:rsidR="0025590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mobilnymi 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aplikacjami). </w:t>
      </w:r>
      <w:r w:rsidR="00B91952" w:rsidRPr="00BB28C7">
        <w:rPr>
          <w:rFonts w:ascii="Times New Roman" w:hAnsi="Times New Roman" w:cs="Times New Roman"/>
          <w:sz w:val="24"/>
          <w:szCs w:val="24"/>
          <w:lang w:val="pl-PL"/>
        </w:rPr>
        <w:t>Prowadzone b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adania kliniczne oraz specjalne </w:t>
      </w:r>
      <w:r w:rsidR="0020545D" w:rsidRPr="00BB28C7">
        <w:rPr>
          <w:rFonts w:ascii="Times New Roman" w:hAnsi="Times New Roman" w:cs="Times New Roman"/>
          <w:sz w:val="24"/>
          <w:szCs w:val="24"/>
          <w:lang w:val="pl-PL"/>
        </w:rPr>
        <w:t>przepisy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FE6927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obowiązujące 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 Stanach Zjednoczonych </w:t>
      </w:r>
      <w:r w:rsidR="00663549" w:rsidRPr="00BB28C7">
        <w:rPr>
          <w:rFonts w:ascii="Times New Roman" w:hAnsi="Times New Roman" w:cs="Times New Roman"/>
          <w:sz w:val="24"/>
          <w:szCs w:val="24"/>
          <w:lang w:val="pl-PL"/>
        </w:rPr>
        <w:t>dał</w:t>
      </w:r>
      <w:r w:rsidR="00C901FC" w:rsidRPr="00BB28C7">
        <w:rPr>
          <w:rFonts w:ascii="Times New Roman" w:hAnsi="Times New Roman" w:cs="Times New Roman"/>
          <w:sz w:val="24"/>
          <w:szCs w:val="24"/>
          <w:lang w:val="pl-PL"/>
        </w:rPr>
        <w:t>y</w:t>
      </w:r>
      <w:r w:rsidR="00FE6927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B91952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nam </w:t>
      </w:r>
      <w:r w:rsidR="00FE6927" w:rsidRPr="00BB28C7">
        <w:rPr>
          <w:rFonts w:ascii="Times New Roman" w:hAnsi="Times New Roman" w:cs="Times New Roman"/>
          <w:sz w:val="24"/>
          <w:szCs w:val="24"/>
          <w:lang w:val="pl-PL"/>
        </w:rPr>
        <w:t>możliwoś</w:t>
      </w:r>
      <w:r w:rsidR="00B91952" w:rsidRPr="00BB28C7">
        <w:rPr>
          <w:rFonts w:ascii="Times New Roman" w:hAnsi="Times New Roman" w:cs="Times New Roman"/>
          <w:sz w:val="24"/>
          <w:szCs w:val="24"/>
          <w:lang w:val="pl-PL"/>
        </w:rPr>
        <w:t>ć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otrzymania atestu z </w:t>
      </w:r>
      <w:r w:rsidR="00FE6927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Agencji Żywności i </w:t>
      </w:r>
      <w:r w:rsidR="00DB242A" w:rsidRPr="00BB28C7">
        <w:rPr>
          <w:rFonts w:ascii="Times New Roman" w:hAnsi="Times New Roman" w:cs="Times New Roman"/>
          <w:sz w:val="24"/>
          <w:szCs w:val="24"/>
          <w:lang w:val="pl-PL"/>
        </w:rPr>
        <w:t>Leków</w:t>
      </w:r>
      <w:r w:rsidR="00C901F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(</w:t>
      </w:r>
      <w:r w:rsidR="00DB242A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ang. 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>Food and Drug Administration</w:t>
      </w:r>
      <w:r w:rsidR="00DB242A" w:rsidRPr="00BB28C7">
        <w:rPr>
          <w:rFonts w:ascii="Times New Roman" w:hAnsi="Times New Roman" w:cs="Times New Roman"/>
          <w:sz w:val="24"/>
          <w:szCs w:val="24"/>
          <w:lang w:val="pl-PL"/>
        </w:rPr>
        <w:t>, FDA</w:t>
      </w:r>
      <w:r w:rsidR="00AE38DA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) </w:t>
      </w:r>
      <w:r w:rsidR="002D5309" w:rsidRPr="00BB28C7">
        <w:rPr>
          <w:rFonts w:ascii="Times New Roman" w:hAnsi="Times New Roman" w:cs="Times New Roman"/>
          <w:sz w:val="24"/>
          <w:szCs w:val="24"/>
          <w:lang w:val="pl-PL"/>
        </w:rPr>
        <w:t>obejmującego</w:t>
      </w:r>
      <w:r w:rsidR="00AE38DA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2D5309" w:rsidRPr="00BB28C7">
        <w:rPr>
          <w:rFonts w:ascii="Times New Roman" w:hAnsi="Times New Roman" w:cs="Times New Roman"/>
          <w:sz w:val="24"/>
          <w:szCs w:val="24"/>
          <w:lang w:val="pl-PL"/>
        </w:rPr>
        <w:t>medyczne</w:t>
      </w:r>
      <w:r w:rsidR="00AE38DA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wykorzystan</w:t>
      </w:r>
      <w:r w:rsidR="002D5309" w:rsidRPr="00BB28C7">
        <w:rPr>
          <w:rFonts w:ascii="Times New Roman" w:hAnsi="Times New Roman" w:cs="Times New Roman"/>
          <w:sz w:val="24"/>
          <w:szCs w:val="24"/>
          <w:lang w:val="pl-PL"/>
        </w:rPr>
        <w:t>ie</w:t>
      </w:r>
      <w:r w:rsidR="00A4419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BC03D2" w:rsidRPr="00BB28C7">
        <w:rPr>
          <w:rFonts w:ascii="Times New Roman" w:hAnsi="Times New Roman" w:cs="Times New Roman"/>
          <w:sz w:val="24"/>
          <w:szCs w:val="24"/>
          <w:lang w:val="pl-PL"/>
        </w:rPr>
        <w:t>aplikacji mobilnych oraz</w:t>
      </w:r>
      <w:r w:rsidR="00C901F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gier komputerowyc</w:t>
      </w:r>
      <w:r w:rsidR="00A4419C" w:rsidRPr="00BB28C7">
        <w:rPr>
          <w:rFonts w:ascii="Times New Roman" w:hAnsi="Times New Roman" w:cs="Times New Roman"/>
          <w:sz w:val="24"/>
          <w:szCs w:val="24"/>
          <w:lang w:val="pl-PL"/>
        </w:rPr>
        <w:t>h</w:t>
      </w:r>
      <w:r w:rsidR="00F171C7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(ang. </w:t>
      </w:r>
      <w:r w:rsidR="00C901F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software as </w:t>
      </w:r>
      <w:r w:rsidR="00046288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a </w:t>
      </w:r>
      <w:r w:rsidR="00C901FC" w:rsidRPr="00BB28C7">
        <w:rPr>
          <w:rFonts w:ascii="Times New Roman" w:hAnsi="Times New Roman" w:cs="Times New Roman"/>
          <w:sz w:val="24"/>
          <w:szCs w:val="24"/>
          <w:lang w:val="pl-PL"/>
        </w:rPr>
        <w:t>medical device).</w:t>
      </w:r>
      <w:r w:rsidR="004D0D23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Nasze dwa projekty dotyczące</w:t>
      </w:r>
      <w:r w:rsidR="00E77C25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rozwoju</w:t>
      </w:r>
      <w:r w:rsidR="0020545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nowych terapii z </w:t>
      </w:r>
      <w:r w:rsidR="00E77C25" w:rsidRPr="00BB28C7">
        <w:rPr>
          <w:rFonts w:ascii="Times New Roman" w:hAnsi="Times New Roman" w:cs="Times New Roman"/>
          <w:sz w:val="24"/>
          <w:szCs w:val="24"/>
          <w:lang w:val="pl-PL"/>
        </w:rPr>
        <w:t>udziałem lekó</w:t>
      </w:r>
      <w:r w:rsidR="005E21E0" w:rsidRPr="00BB28C7">
        <w:rPr>
          <w:rFonts w:ascii="Times New Roman" w:hAnsi="Times New Roman" w:cs="Times New Roman"/>
          <w:sz w:val="24"/>
          <w:szCs w:val="24"/>
          <w:lang w:val="pl-PL"/>
        </w:rPr>
        <w:t>w i oprogramowania komputerowego</w:t>
      </w:r>
      <w:r w:rsidR="00C969D2" w:rsidRPr="00BB28C7">
        <w:rPr>
          <w:rFonts w:ascii="Times New Roman" w:hAnsi="Times New Roman" w:cs="Times New Roman"/>
          <w:sz w:val="24"/>
          <w:szCs w:val="24"/>
          <w:lang w:val="pl-PL"/>
        </w:rPr>
        <w:t>,</w:t>
      </w:r>
      <w:r w:rsidR="005E21E0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E77C25" w:rsidRPr="00BB28C7">
        <w:rPr>
          <w:rFonts w:ascii="Times New Roman" w:hAnsi="Times New Roman" w:cs="Times New Roman"/>
          <w:sz w:val="24"/>
          <w:szCs w:val="24"/>
          <w:lang w:val="pl-PL"/>
        </w:rPr>
        <w:t>to połą</w:t>
      </w:r>
      <w:r w:rsidR="0020545D" w:rsidRPr="00BB28C7">
        <w:rPr>
          <w:rFonts w:ascii="Times New Roman" w:hAnsi="Times New Roman" w:cs="Times New Roman"/>
          <w:sz w:val="24"/>
          <w:szCs w:val="24"/>
          <w:lang w:val="pl-PL"/>
        </w:rPr>
        <w:t>czenie chem</w:t>
      </w:r>
      <w:r w:rsidR="00F56F49" w:rsidRPr="00BB28C7">
        <w:rPr>
          <w:rFonts w:ascii="Times New Roman" w:hAnsi="Times New Roman" w:cs="Times New Roman"/>
          <w:sz w:val="24"/>
          <w:szCs w:val="24"/>
          <w:lang w:val="pl-PL"/>
        </w:rPr>
        <w:t>i</w:t>
      </w:r>
      <w:r w:rsidR="0020545D" w:rsidRPr="00BB28C7">
        <w:rPr>
          <w:rFonts w:ascii="Times New Roman" w:hAnsi="Times New Roman" w:cs="Times New Roman"/>
          <w:sz w:val="24"/>
          <w:szCs w:val="24"/>
          <w:lang w:val="pl-PL"/>
        </w:rPr>
        <w:t>oterapi</w:t>
      </w:r>
      <w:r w:rsidR="00F56F49" w:rsidRPr="00BB28C7">
        <w:rPr>
          <w:rFonts w:ascii="Times New Roman" w:hAnsi="Times New Roman" w:cs="Times New Roman"/>
          <w:sz w:val="24"/>
          <w:szCs w:val="24"/>
          <w:lang w:val="pl-PL"/>
        </w:rPr>
        <w:t>i</w:t>
      </w:r>
      <w:r w:rsidR="00E77C25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z mobilną grą komputerową</w:t>
      </w:r>
      <w:r w:rsidR="002D5309" w:rsidRPr="00BB28C7">
        <w:rPr>
          <w:rFonts w:ascii="Times New Roman" w:hAnsi="Times New Roman" w:cs="Times New Roman"/>
          <w:sz w:val="24"/>
          <w:szCs w:val="24"/>
          <w:lang w:val="pl-PL"/>
        </w:rPr>
        <w:t>, które można wykorzystać u</w:t>
      </w:r>
      <w:r w:rsidR="00E77C25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dzieci chorych na białaczkę i 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>nowotwory</w:t>
      </w:r>
      <w:r w:rsidR="00E77C25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mó</w:t>
      </w:r>
      <w:r w:rsidR="0020545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zgu </w:t>
      </w:r>
      <w:r w:rsidR="0020545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nVnZ2VyczwvQXV0aG9yPjxZZWFyPjIwMTI8L1llYXI+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</w:fldData>
        </w:fldChar>
      </w:r>
      <w:r w:rsidR="0020545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</w:instrText>
      </w:r>
      <w:r w:rsidR="0020545D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nVnZ2VyczwvQXV0aG9yPjxZZWFyPjIwMTI8L1llYXI+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</w:fldData>
        </w:fldChar>
      </w:r>
      <w:r w:rsidR="0020545D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.DATA </w:instrText>
      </w:r>
      <w:r w:rsidR="0020545D" w:rsidRPr="00BB28C7">
        <w:rPr>
          <w:rFonts w:ascii="Times New Roman" w:hAnsi="Times New Roman" w:cs="Times New Roman"/>
          <w:sz w:val="24"/>
          <w:szCs w:val="24"/>
        </w:rPr>
      </w:r>
      <w:r w:rsidR="0020545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20545D" w:rsidRPr="00BB28C7">
        <w:rPr>
          <w:rFonts w:ascii="Times New Roman" w:hAnsi="Times New Roman" w:cs="Times New Roman"/>
          <w:sz w:val="24"/>
          <w:szCs w:val="24"/>
        </w:rPr>
      </w:r>
      <w:r w:rsidR="0020545D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20545D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16,17</w:t>
      </w:r>
      <w:r w:rsidR="0020545D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2D5309" w:rsidRPr="00BB28C7">
        <w:rPr>
          <w:rFonts w:ascii="Times New Roman" w:hAnsi="Times New Roman" w:cs="Times New Roman"/>
          <w:sz w:val="24"/>
          <w:szCs w:val="24"/>
          <w:lang w:val="pl-PL"/>
        </w:rPr>
        <w:t>, oraz połą</w:t>
      </w:r>
      <w:r w:rsidR="00E77C25" w:rsidRPr="00BB28C7">
        <w:rPr>
          <w:rFonts w:ascii="Times New Roman" w:hAnsi="Times New Roman" w:cs="Times New Roman"/>
          <w:sz w:val="24"/>
          <w:szCs w:val="24"/>
          <w:lang w:val="pl-PL"/>
        </w:rPr>
        <w:t>czenie lekó</w:t>
      </w:r>
      <w:r w:rsidR="004B15D2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 przeciwpadaczkowych z mobilnymi aplikacjami </w:t>
      </w:r>
      <w:r w:rsidR="004B15D2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WxhajwvQXV0aG9yPjxZZWFyPjIwMTQ8L1llYXI+PFJl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</w:fldData>
        </w:fldChar>
      </w:r>
      <w:r w:rsidR="004B15D2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</w:instrText>
      </w:r>
      <w:r w:rsidR="004B15D2" w:rsidRPr="00BB28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WxhajwvQXV0aG9yPjxZZWFyPjIwMTQ8L1llYXI+PFJl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</w:fldData>
        </w:fldChar>
      </w:r>
      <w:r w:rsidR="004B15D2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.DATA </w:instrText>
      </w:r>
      <w:r w:rsidR="004B15D2" w:rsidRPr="00BB28C7">
        <w:rPr>
          <w:rFonts w:ascii="Times New Roman" w:hAnsi="Times New Roman" w:cs="Times New Roman"/>
          <w:sz w:val="24"/>
          <w:szCs w:val="24"/>
        </w:rPr>
      </w:r>
      <w:r w:rsidR="004B15D2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4B15D2" w:rsidRPr="00BB28C7">
        <w:rPr>
          <w:rFonts w:ascii="Times New Roman" w:hAnsi="Times New Roman" w:cs="Times New Roman"/>
          <w:sz w:val="24"/>
          <w:szCs w:val="24"/>
        </w:rPr>
      </w:r>
      <w:r w:rsidR="004B15D2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4B15D2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18,19</w:t>
      </w:r>
      <w:r w:rsidR="004B15D2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4B15D2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</w:t>
      </w:r>
    </w:p>
    <w:p w:rsidR="000E5EE6" w:rsidRDefault="005E21E0" w:rsidP="00B85F30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pl-PL" w:eastAsia="pl-PL"/>
        </w:rPr>
        <w:lastRenderedPageBreak/>
        <w:drawing>
          <wp:inline distT="0" distB="0" distL="0" distR="0" wp14:anchorId="5259D867" wp14:editId="5BCFCB12">
            <wp:extent cx="5648325" cy="3177183"/>
            <wp:effectExtent l="19050" t="19050" r="9525" b="2349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2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51572" cy="317900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0E5EE6" w:rsidRPr="00BB28C7" w:rsidRDefault="00E77C25" w:rsidP="00BB28C7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pl-PL"/>
        </w:rPr>
      </w:pPr>
      <w:r w:rsidRPr="00BB28C7">
        <w:rPr>
          <w:rFonts w:ascii="Times New Roman" w:hAnsi="Times New Roman" w:cs="Times New Roman"/>
          <w:sz w:val="24"/>
          <w:szCs w:val="24"/>
          <w:lang w:val="pl-PL"/>
        </w:rPr>
        <w:t>We współ</w:t>
      </w:r>
      <w:r w:rsidR="005E21E0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pracy z neurologami i farmakologami z Uniwersytetu w Utah, prowadzimy badania przedkliniczne i kliniczne 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>zwią</w:t>
      </w:r>
      <w:r w:rsidR="00082E2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zane z 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>opracowaniem</w:t>
      </w:r>
      <w:r w:rsidR="005E21E0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m</w:t>
      </w:r>
      <w:r w:rsidR="00365D3B" w:rsidRPr="00BB28C7">
        <w:rPr>
          <w:rFonts w:ascii="Times New Roman" w:hAnsi="Times New Roman" w:cs="Times New Roman"/>
          <w:sz w:val="24"/>
          <w:szCs w:val="24"/>
          <w:lang w:val="pl-PL"/>
        </w:rPr>
        <w:t>edycznej mobilnej aplikacji, mającej za zadanie</w:t>
      </w:r>
      <w:r w:rsidR="005E21E0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zm</w:t>
      </w:r>
      <w:r w:rsidRPr="00BB28C7">
        <w:rPr>
          <w:rFonts w:ascii="Times New Roman" w:hAnsi="Times New Roman" w:cs="Times New Roman"/>
          <w:sz w:val="24"/>
          <w:szCs w:val="24"/>
          <w:lang w:val="pl-PL"/>
        </w:rPr>
        <w:t>n</w:t>
      </w:r>
      <w:r w:rsidR="005E21E0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iejszenie </w:t>
      </w:r>
      <w:r w:rsidR="00036F9D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częstości występowania </w:t>
      </w:r>
      <w:r w:rsidR="005E21E0" w:rsidRPr="00BB28C7">
        <w:rPr>
          <w:rFonts w:ascii="Times New Roman" w:hAnsi="Times New Roman" w:cs="Times New Roman"/>
          <w:sz w:val="24"/>
          <w:szCs w:val="24"/>
          <w:lang w:val="pl-PL"/>
        </w:rPr>
        <w:t>i zapobieganie atakom padaczki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>. Pr</w:t>
      </w:r>
      <w:r w:rsidR="00082E2C" w:rsidRPr="00BB28C7">
        <w:rPr>
          <w:rFonts w:ascii="Times New Roman" w:hAnsi="Times New Roman" w:cs="Times New Roman"/>
          <w:sz w:val="24"/>
          <w:szCs w:val="24"/>
          <w:lang w:val="pl-PL"/>
        </w:rPr>
        <w:t>ototyp mobilnej aplikacji został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082E2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odpowiednio </w:t>
      </w:r>
      <w:r w:rsidR="0033279E" w:rsidRPr="00BB28C7">
        <w:rPr>
          <w:rFonts w:ascii="Times New Roman" w:hAnsi="Times New Roman" w:cs="Times New Roman"/>
          <w:sz w:val="24"/>
          <w:szCs w:val="24"/>
          <w:lang w:val="pl-PL"/>
        </w:rPr>
        <w:t>przygotowany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082E2C" w:rsidRPr="00BB28C7">
        <w:rPr>
          <w:rFonts w:ascii="Times New Roman" w:hAnsi="Times New Roman" w:cs="Times New Roman"/>
          <w:sz w:val="24"/>
          <w:szCs w:val="24"/>
          <w:lang w:val="pl-PL"/>
        </w:rPr>
        <w:t>i zawiera elementy stymulacji dźwię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>kowej oraz terapi</w:t>
      </w:r>
      <w:r w:rsidR="00082E2C" w:rsidRPr="00BB28C7">
        <w:rPr>
          <w:rFonts w:ascii="Times New Roman" w:hAnsi="Times New Roman" w:cs="Times New Roman"/>
          <w:sz w:val="24"/>
          <w:szCs w:val="24"/>
          <w:lang w:val="pl-PL"/>
        </w:rPr>
        <w:t>i poznawczo-behawioralnej</w:t>
      </w:r>
      <w:r w:rsidR="00365D3B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. 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Naszym celem jest </w:t>
      </w:r>
      <w:r w:rsidR="00365D3B" w:rsidRPr="00BB28C7">
        <w:rPr>
          <w:rFonts w:ascii="Times New Roman" w:hAnsi="Times New Roman" w:cs="Times New Roman"/>
          <w:sz w:val="24"/>
          <w:szCs w:val="24"/>
          <w:lang w:val="pl-PL"/>
        </w:rPr>
        <w:t>powiązanie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leczenia farmakologicznego i oprogramowania</w:t>
      </w:r>
      <w:r w:rsidR="00082E2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komputerowego</w:t>
      </w:r>
      <w:r w:rsidR="00365D3B" w:rsidRPr="00BB28C7">
        <w:rPr>
          <w:rFonts w:ascii="Times New Roman" w:hAnsi="Times New Roman" w:cs="Times New Roman"/>
          <w:sz w:val="24"/>
          <w:szCs w:val="24"/>
          <w:lang w:val="pl-PL"/>
        </w:rPr>
        <w:t>,</w:t>
      </w:r>
      <w:r w:rsidR="00082E2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w ramach istniejącego mechanizmu ang. „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>drug-device</w:t>
      </w:r>
      <w:r w:rsidR="00365D3B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combination product” „</w:t>
      </w:r>
      <w:r w:rsidR="00082E2C" w:rsidRPr="00BB28C7">
        <w:rPr>
          <w:rFonts w:ascii="Times New Roman" w:hAnsi="Times New Roman" w:cs="Times New Roman"/>
          <w:sz w:val="24"/>
          <w:szCs w:val="24"/>
          <w:lang w:val="pl-PL"/>
        </w:rPr>
        <w:t>połączenie leku z urzą</w:t>
      </w:r>
      <w:r w:rsidR="00365D3B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dzeniem medycznym”, </w:t>
      </w:r>
      <w:r w:rsidR="005A4102" w:rsidRPr="00BB28C7">
        <w:rPr>
          <w:rFonts w:ascii="Times New Roman" w:hAnsi="Times New Roman" w:cs="Times New Roman"/>
          <w:sz w:val="24"/>
          <w:szCs w:val="24"/>
          <w:lang w:val="pl-PL"/>
        </w:rPr>
        <w:t>tak aby był</w:t>
      </w:r>
      <w:r w:rsidR="00F211C8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przepisywany na receptę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jako </w:t>
      </w:r>
      <w:r w:rsidR="00046288" w:rsidRPr="00BB28C7">
        <w:rPr>
          <w:rFonts w:ascii="Times New Roman" w:hAnsi="Times New Roman" w:cs="Times New Roman"/>
          <w:sz w:val="24"/>
          <w:szCs w:val="24"/>
          <w:lang w:val="pl-PL"/>
        </w:rPr>
        <w:t>„łączona</w:t>
      </w:r>
      <w:r w:rsidR="009F563B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>terapia”</w:t>
      </w:r>
      <w:r w:rsidR="00365D3B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przeciwpadaczkowa. Pracujemy ró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>wni</w:t>
      </w:r>
      <w:r w:rsidR="00365D3B" w:rsidRPr="00BB28C7">
        <w:rPr>
          <w:rFonts w:ascii="Times New Roman" w:hAnsi="Times New Roman" w:cs="Times New Roman"/>
          <w:sz w:val="24"/>
          <w:szCs w:val="24"/>
          <w:lang w:val="pl-PL"/>
        </w:rPr>
        <w:t>eż</w:t>
      </w:r>
      <w:r w:rsidR="00FA1F6B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nad integracją</w:t>
      </w:r>
      <w:r w:rsidR="00365D3B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 lekó</w:t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t xml:space="preserve">w przeciwdepresyjnych i mobilnych aplikacji </w:t>
      </w:r>
      <w:r w:rsidR="0059614C" w:rsidRPr="00BB28C7">
        <w:rPr>
          <w:rFonts w:ascii="Times New Roman" w:hAnsi="Times New Roman" w:cs="Times New Roman"/>
          <w:sz w:val="24"/>
          <w:szCs w:val="24"/>
        </w:rPr>
        <w:fldChar w:fldCharType="begin"/>
      </w:r>
      <w:r w:rsidR="0059614C" w:rsidRPr="00BB28C7">
        <w:rPr>
          <w:rFonts w:ascii="Times New Roman" w:hAnsi="Times New Roman" w:cs="Times New Roman"/>
          <w:sz w:val="24"/>
          <w:szCs w:val="24"/>
          <w:lang w:val="pl-PL"/>
        </w:rPr>
        <w:instrText xml:space="preserve"> ADDIN EN.CITE &lt;EndNote&gt;&lt;Cite&gt;&lt;Author&gt;Schriewer&lt;/Author&gt;&lt;Year&gt;2016&lt;/Year&gt;&lt;RecNum&gt;615&lt;/RecNum&gt;&lt;DisplayText&gt;&lt;style face="superscript"&gt;20&lt;/style&gt;&lt;/DisplayText&gt;&lt;record&gt;&lt;rec-number&gt;615&lt;/rec-number&gt;&lt;foreign-keys&gt;&lt;key app="EN" db-id="extrvdevhd592uezp5g5a5zk52ssaxezdftd" timestamp="1495133959"&gt;615&lt;/key&gt;&lt;/foreign-keys&gt;&lt;ref-type name="Journal Article"&gt;17&lt;/ref-type&gt;&lt;contributors&gt;&lt;authors&gt;&lt;author&gt;Schriewer, K.&lt;/author&gt;&lt;author&gt;Bulaj, G.&lt;/author&gt;&lt;/authors&gt;&lt;/contributors&gt;&lt;auth-address&gt;Juan Diego Catholic High School , Draper, UT , USA.&amp;#xD;Skaggs Pharmacy Institute, College of Pharmacy, University of Utah , Salt Lake City, UT , USA.&lt;/auth-address&gt;&lt;titles&gt;&lt;title&gt;Music Streaming Services as Adjunct Therapies for Depression, Anxiety, and Bipolar Symptoms: Convergence of Digital Technologies, Mobile Apps, Emotions, and Global Mental Health&lt;/title&gt;&lt;secondary-title&gt;Front Public Health&lt;/secondary-title&gt;&lt;/titles&gt;&lt;periodical&gt;&lt;full-title&gt;Front Public Health&lt;/full-title&gt;&lt;/periodical&gt;&lt;pages&gt;217&lt;/pages&gt;&lt;volume&gt;4&lt;/volume&gt;&lt;keywords&gt;&lt;keyword&gt;antidepressant&lt;/keyword&gt;&lt;keyword&gt;medical device&lt;/keyword&gt;&lt;keyword&gt;prevention&lt;/keyword&gt;&lt;keyword&gt;psychosocial&lt;/keyword&gt;&lt;keyword&gt;public health&lt;/keyword&gt;&lt;keyword&gt;randomized clinical trial&lt;/keyword&gt;&lt;keyword&gt;telemedicine&lt;/keyword&gt;&lt;keyword&gt;wearable&lt;/keyword&gt;&lt;/keywords&gt;&lt;dates&gt;&lt;year&gt;2016&lt;/year&gt;&lt;/dates&gt;&lt;isbn&gt;2296-2565 (Linking)&lt;/isbn&gt;&lt;accession-num&gt;27747209&lt;/accession-num&gt;&lt;urls&gt;&lt;related-urls&gt;&lt;url&gt;http://www.ncbi.nlm.nih.gov/pubmed/27747209&lt;/url&gt;&lt;/related-urls&gt;&lt;/urls&gt;&lt;custom2&gt;PMC5043262&lt;/custom2&gt;&lt;electronic-resource-num&gt;10.3389/fpubh.2016.00217&lt;/electronic-resource-num&gt;&lt;/record&gt;&lt;/Cite&gt;&lt;/EndNote&gt;</w:instrText>
      </w:r>
      <w:r w:rsidR="0059614C"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59614C" w:rsidRPr="00BB28C7">
        <w:rPr>
          <w:rFonts w:ascii="Times New Roman" w:hAnsi="Times New Roman" w:cs="Times New Roman"/>
          <w:noProof/>
          <w:sz w:val="24"/>
          <w:szCs w:val="24"/>
          <w:vertAlign w:val="superscript"/>
          <w:lang w:val="pl-PL"/>
        </w:rPr>
        <w:t>20</w:t>
      </w:r>
      <w:r w:rsidR="0059614C" w:rsidRPr="00BB28C7">
        <w:rPr>
          <w:rFonts w:ascii="Times New Roman" w:hAnsi="Times New Roman" w:cs="Times New Roman"/>
          <w:sz w:val="24"/>
          <w:szCs w:val="24"/>
        </w:rPr>
        <w:fldChar w:fldCharType="end"/>
      </w:r>
      <w:r w:rsidR="00FA1F6B" w:rsidRPr="00BB28C7">
        <w:rPr>
          <w:rFonts w:ascii="Times New Roman" w:hAnsi="Times New Roman" w:cs="Times New Roman"/>
          <w:sz w:val="24"/>
          <w:szCs w:val="24"/>
          <w:lang w:val="pl-PL"/>
        </w:rPr>
        <w:t>.</w:t>
      </w:r>
    </w:p>
    <w:p w:rsidR="002E5D51" w:rsidRDefault="00052D3F" w:rsidP="00BB28C7">
      <w:pPr>
        <w:spacing w:line="276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</w:pPr>
      <w:r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Seminarium </w:t>
      </w:r>
      <w:r w:rsidR="0093189A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będzie zawierać opis naszych projektów dotyczących neuropeptydów, któ</w:t>
      </w:r>
      <w:r w:rsidR="00B50309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re obecnie poddawane są badaniom</w:t>
      </w:r>
      <w:r w:rsidR="00FF68D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prze</w:t>
      </w:r>
      <w:r w:rsidR="00B50309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dklinicznym</w:t>
      </w:r>
      <w:r w:rsidR="0093189A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jako prototypy leków przeciwbó</w:t>
      </w:r>
      <w:r w:rsidR="00F339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lowych i przeciwpadaczkowych oraz integracji</w:t>
      </w:r>
      <w:r w:rsidR="00FF68D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oprogramowania komp</w:t>
      </w:r>
      <w:r w:rsidR="00F339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uterowego z lekami. Mam nadzieję</w:t>
      </w:r>
      <w:r w:rsidR="00D500E9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,</w:t>
      </w:r>
      <w:r w:rsidR="00F339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że wykł</w:t>
      </w:r>
      <w:r w:rsidR="00FF68D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ad zai</w:t>
      </w:r>
      <w:r w:rsidR="00F339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nspiruje </w:t>
      </w:r>
      <w:r w:rsidR="007854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do poszukiwań innowacyjnych pomysłów</w:t>
      </w:r>
      <w:r w:rsidR="00F339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sł</w:t>
      </w:r>
      <w:r w:rsidR="00FF68D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uchaczy</w:t>
      </w:r>
      <w:r w:rsidR="00F339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, którzy zajmują</w:t>
      </w:r>
      <w:r w:rsidR="0004628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si</w:t>
      </w:r>
      <w:r w:rsidR="0033279E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ę</w:t>
      </w:r>
      <w:r w:rsidR="00FF68D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</w:t>
      </w:r>
      <w:r w:rsidR="0004628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badaniami i </w:t>
      </w:r>
      <w:r w:rsidR="00FF68D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rozwoj</w:t>
      </w:r>
      <w:r w:rsidR="0004628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em nowych</w:t>
      </w:r>
      <w:r w:rsidR="00F339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</w:t>
      </w:r>
      <w:r w:rsidR="0033279E" w:rsidRPr="00BB28C7">
        <w:rPr>
          <w:rFonts w:ascii="Times New Roman" w:hAnsi="Times New Roman" w:cs="Times New Roman"/>
          <w:sz w:val="24"/>
          <w:szCs w:val="24"/>
          <w:lang w:val="pl-PL"/>
        </w:rPr>
        <w:t>programów</w:t>
      </w:r>
      <w:r w:rsidR="0033279E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</w:t>
      </w:r>
      <w:r w:rsidR="00F339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terapii</w:t>
      </w:r>
      <w:r w:rsidR="00FF68D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</w:t>
      </w:r>
      <w:r w:rsidR="00F339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przewlekłych</w:t>
      </w:r>
      <w:r w:rsidR="0004628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 </w:t>
      </w:r>
      <w:r w:rsidR="00F3392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>chorób neurologicznych</w:t>
      </w:r>
      <w:r w:rsidR="00FF68D8" w:rsidRPr="00BB28C7"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  <w:t xml:space="preserve">. </w:t>
      </w:r>
    </w:p>
    <w:p w:rsidR="00BB28C7" w:rsidRPr="00BB28C7" w:rsidRDefault="00BB28C7" w:rsidP="00BB28C7">
      <w:pPr>
        <w:spacing w:line="276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pl-PL"/>
        </w:rPr>
      </w:pPr>
    </w:p>
    <w:p w:rsidR="002C1D1D" w:rsidRPr="00BB28C7" w:rsidRDefault="00FA1F6B" w:rsidP="00BB28C7">
      <w:pPr>
        <w:spacing w:line="360" w:lineRule="auto"/>
        <w:jc w:val="both"/>
        <w:outlineLvl w:val="0"/>
        <w:rPr>
          <w:rFonts w:ascii="Times New Roman" w:hAnsi="Times New Roman" w:cs="Times New Roman"/>
          <w:sz w:val="24"/>
          <w:szCs w:val="24"/>
        </w:rPr>
      </w:pPr>
      <w:r w:rsidRPr="00BB28C7">
        <w:rPr>
          <w:rFonts w:ascii="Times New Roman" w:hAnsi="Times New Roman" w:cs="Times New Roman"/>
          <w:sz w:val="24"/>
          <w:szCs w:val="24"/>
        </w:rPr>
        <w:t>Odnoś</w:t>
      </w:r>
      <w:r w:rsidR="0059614C" w:rsidRPr="00BB28C7">
        <w:rPr>
          <w:rFonts w:ascii="Times New Roman" w:hAnsi="Times New Roman" w:cs="Times New Roman"/>
          <w:sz w:val="24"/>
          <w:szCs w:val="24"/>
        </w:rPr>
        <w:t>niki literaturowe</w:t>
      </w:r>
    </w:p>
    <w:p w:rsidR="0059614C" w:rsidRPr="00BB28C7" w:rsidRDefault="002C1D1D" w:rsidP="00BB28C7">
      <w:pPr>
        <w:pStyle w:val="EndNoteBibliography"/>
        <w:numPr>
          <w:ilvl w:val="0"/>
          <w:numId w:val="2"/>
        </w:numPr>
        <w:tabs>
          <w:tab w:val="left" w:pos="0"/>
          <w:tab w:val="left" w:pos="284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BB28C7">
        <w:rPr>
          <w:rFonts w:ascii="Times New Roman" w:hAnsi="Times New Roman" w:cs="Times New Roman"/>
          <w:sz w:val="24"/>
          <w:szCs w:val="24"/>
        </w:rPr>
        <w:fldChar w:fldCharType="begin"/>
      </w:r>
      <w:r w:rsidRPr="00BB28C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B28C7">
        <w:rPr>
          <w:rFonts w:ascii="Times New Roman" w:hAnsi="Times New Roman" w:cs="Times New Roman"/>
          <w:sz w:val="24"/>
          <w:szCs w:val="24"/>
        </w:rPr>
        <w:fldChar w:fldCharType="separate"/>
      </w:r>
      <w:r w:rsidR="0059614C" w:rsidRPr="00BB28C7">
        <w:rPr>
          <w:rFonts w:ascii="Times New Roman" w:hAnsi="Times New Roman" w:cs="Times New Roman"/>
          <w:sz w:val="24"/>
          <w:szCs w:val="24"/>
        </w:rPr>
        <w:t>Robertson C.R.</w:t>
      </w:r>
      <w:r w:rsidR="00854307">
        <w:rPr>
          <w:rFonts w:ascii="Times New Roman" w:hAnsi="Times New Roman" w:cs="Times New Roman"/>
          <w:sz w:val="24"/>
          <w:szCs w:val="24"/>
        </w:rPr>
        <w:t>,</w:t>
      </w:r>
      <w:r w:rsidR="0059614C" w:rsidRPr="00BB28C7">
        <w:rPr>
          <w:rFonts w:ascii="Times New Roman" w:hAnsi="Times New Roman" w:cs="Times New Roman"/>
          <w:sz w:val="24"/>
          <w:szCs w:val="24"/>
        </w:rPr>
        <w:t xml:space="preserve"> Flynn S.P.</w:t>
      </w:r>
      <w:r w:rsidR="00854307">
        <w:rPr>
          <w:rFonts w:ascii="Times New Roman" w:hAnsi="Times New Roman" w:cs="Times New Roman"/>
          <w:sz w:val="24"/>
          <w:szCs w:val="24"/>
        </w:rPr>
        <w:t>,</w:t>
      </w:r>
      <w:r w:rsidR="0059614C" w:rsidRPr="00BB28C7">
        <w:rPr>
          <w:rFonts w:ascii="Times New Roman" w:hAnsi="Times New Roman" w:cs="Times New Roman"/>
          <w:sz w:val="24"/>
          <w:szCs w:val="24"/>
        </w:rPr>
        <w:t xml:space="preserve"> White H.S.</w:t>
      </w:r>
      <w:r w:rsidR="00854307">
        <w:rPr>
          <w:rFonts w:ascii="Times New Roman" w:hAnsi="Times New Roman" w:cs="Times New Roman"/>
          <w:sz w:val="24"/>
          <w:szCs w:val="24"/>
        </w:rPr>
        <w:t>,</w:t>
      </w:r>
      <w:r w:rsidR="0059614C" w:rsidRPr="00BB28C7">
        <w:rPr>
          <w:rFonts w:ascii="Times New Roman" w:hAnsi="Times New Roman" w:cs="Times New Roman"/>
          <w:sz w:val="24"/>
          <w:szCs w:val="24"/>
        </w:rPr>
        <w:t xml:space="preserve"> Bulaj G. Anticonvulsant neuropeptides as drug leads for neurological diseases. </w:t>
      </w:r>
      <w:r w:rsidR="0059614C" w:rsidRPr="00BB28C7">
        <w:rPr>
          <w:rFonts w:ascii="Times New Roman" w:hAnsi="Times New Roman" w:cs="Times New Roman"/>
          <w:i/>
          <w:sz w:val="24"/>
          <w:szCs w:val="24"/>
        </w:rPr>
        <w:t>Nat Prod Rep</w:t>
      </w:r>
      <w:r w:rsidR="0059614C" w:rsidRPr="00BB28C7">
        <w:rPr>
          <w:rFonts w:ascii="Times New Roman" w:hAnsi="Times New Roman" w:cs="Times New Roman"/>
          <w:sz w:val="24"/>
          <w:szCs w:val="24"/>
        </w:rPr>
        <w:t xml:space="preserve"> </w:t>
      </w:r>
      <w:r w:rsidR="0059614C" w:rsidRPr="00BB28C7">
        <w:rPr>
          <w:rFonts w:ascii="Times New Roman" w:hAnsi="Times New Roman" w:cs="Times New Roman"/>
          <w:b/>
          <w:sz w:val="24"/>
          <w:szCs w:val="24"/>
        </w:rPr>
        <w:t>2011</w:t>
      </w:r>
      <w:r w:rsidR="0059614C" w:rsidRPr="00BB28C7">
        <w:rPr>
          <w:rFonts w:ascii="Times New Roman" w:hAnsi="Times New Roman" w:cs="Times New Roman"/>
          <w:sz w:val="24"/>
          <w:szCs w:val="24"/>
        </w:rPr>
        <w:t xml:space="preserve">, </w:t>
      </w:r>
      <w:r w:rsidR="0059614C" w:rsidRPr="00BB28C7">
        <w:rPr>
          <w:rFonts w:ascii="Times New Roman" w:hAnsi="Times New Roman" w:cs="Times New Roman"/>
          <w:i/>
          <w:sz w:val="24"/>
          <w:szCs w:val="24"/>
        </w:rPr>
        <w:t>28</w:t>
      </w:r>
      <w:r w:rsidR="0059614C" w:rsidRPr="00BB28C7">
        <w:rPr>
          <w:rFonts w:ascii="Times New Roman" w:hAnsi="Times New Roman" w:cs="Times New Roman"/>
          <w:sz w:val="24"/>
          <w:szCs w:val="24"/>
        </w:rPr>
        <w:t>, 741-762.</w:t>
      </w:r>
    </w:p>
    <w:p w:rsidR="0059614C" w:rsidRPr="00BB28C7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284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BB28C7">
        <w:rPr>
          <w:rFonts w:ascii="Times New Roman" w:hAnsi="Times New Roman" w:cs="Times New Roman"/>
          <w:sz w:val="24"/>
          <w:szCs w:val="24"/>
        </w:rPr>
        <w:t>Green B.R.; Catlin P.; Zhang M.M.; Fiedler B.; Bayudan W.; Morrison A.; Norton R.S.</w:t>
      </w:r>
      <w:r w:rsidR="00854307">
        <w:rPr>
          <w:rFonts w:ascii="Times New Roman" w:hAnsi="Times New Roman" w:cs="Times New Roman"/>
          <w:sz w:val="24"/>
          <w:szCs w:val="24"/>
        </w:rPr>
        <w:t>,</w:t>
      </w:r>
      <w:r w:rsidRPr="00BB28C7">
        <w:rPr>
          <w:rFonts w:ascii="Times New Roman" w:hAnsi="Times New Roman" w:cs="Times New Roman"/>
          <w:sz w:val="24"/>
          <w:szCs w:val="24"/>
        </w:rPr>
        <w:t xml:space="preserve"> Smith B.J.</w:t>
      </w:r>
      <w:r w:rsidR="00854307">
        <w:rPr>
          <w:rFonts w:ascii="Times New Roman" w:hAnsi="Times New Roman" w:cs="Times New Roman"/>
          <w:sz w:val="24"/>
          <w:szCs w:val="24"/>
        </w:rPr>
        <w:t>,</w:t>
      </w:r>
      <w:r w:rsidRPr="00BB28C7">
        <w:rPr>
          <w:rFonts w:ascii="Times New Roman" w:hAnsi="Times New Roman" w:cs="Times New Roman"/>
          <w:sz w:val="24"/>
          <w:szCs w:val="24"/>
        </w:rPr>
        <w:t xml:space="preserve"> Yoshikami D.; Olivera B.M.; Bulaj G. Conotoxins containing nonnatural backbone spacers: cladistic-based design, chemical synthesis, and improved analgesic activity. </w:t>
      </w:r>
      <w:r w:rsidRPr="00BB28C7">
        <w:rPr>
          <w:rFonts w:ascii="Times New Roman" w:hAnsi="Times New Roman" w:cs="Times New Roman"/>
          <w:i/>
          <w:sz w:val="24"/>
          <w:szCs w:val="24"/>
        </w:rPr>
        <w:t>Chem Biol</w:t>
      </w:r>
      <w:r w:rsidRPr="00BB28C7">
        <w:rPr>
          <w:rFonts w:ascii="Times New Roman" w:hAnsi="Times New Roman" w:cs="Times New Roman"/>
          <w:sz w:val="24"/>
          <w:szCs w:val="24"/>
        </w:rPr>
        <w:t xml:space="preserve"> </w:t>
      </w:r>
      <w:r w:rsidRPr="00BB28C7">
        <w:rPr>
          <w:rFonts w:ascii="Times New Roman" w:hAnsi="Times New Roman" w:cs="Times New Roman"/>
          <w:b/>
          <w:sz w:val="24"/>
          <w:szCs w:val="24"/>
        </w:rPr>
        <w:t>2007</w:t>
      </w:r>
      <w:r w:rsidRPr="00BB28C7">
        <w:rPr>
          <w:rFonts w:ascii="Times New Roman" w:hAnsi="Times New Roman" w:cs="Times New Roman"/>
          <w:sz w:val="24"/>
          <w:szCs w:val="24"/>
        </w:rPr>
        <w:t xml:space="preserve">, </w:t>
      </w:r>
      <w:r w:rsidRPr="00BB28C7">
        <w:rPr>
          <w:rFonts w:ascii="Times New Roman" w:hAnsi="Times New Roman" w:cs="Times New Roman"/>
          <w:i/>
          <w:sz w:val="24"/>
          <w:szCs w:val="24"/>
        </w:rPr>
        <w:t>14</w:t>
      </w:r>
      <w:r w:rsidRPr="00BB28C7">
        <w:rPr>
          <w:rFonts w:ascii="Times New Roman" w:hAnsi="Times New Roman" w:cs="Times New Roman"/>
          <w:sz w:val="24"/>
          <w:szCs w:val="24"/>
        </w:rPr>
        <w:t>, 399-407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BB28C7">
        <w:rPr>
          <w:rFonts w:ascii="Times New Roman" w:hAnsi="Times New Roman" w:cs="Times New Roman"/>
          <w:sz w:val="24"/>
          <w:szCs w:val="24"/>
        </w:rPr>
        <w:lastRenderedPageBreak/>
        <w:t xml:space="preserve">Lee H.K.; Zhang L.; Smith M.D.; Walewska A.; Vellore N.A.; Baron R.; McIntosh JM.; White H.S.; Olivera B.M.; Bulaj G. A marine analgesic peptide, Contulakin-G, and neurotensin are distinct agonists for neurotensin receptors: uncovering structural determinants of desensitization properties. </w:t>
      </w:r>
      <w:r w:rsidRPr="00BB28C7">
        <w:rPr>
          <w:rFonts w:ascii="Times New Roman" w:hAnsi="Times New Roman" w:cs="Times New Roman"/>
          <w:i/>
          <w:sz w:val="24"/>
          <w:szCs w:val="24"/>
        </w:rPr>
        <w:t>Front Pharmacol</w:t>
      </w:r>
      <w:r w:rsidRPr="00BB28C7">
        <w:rPr>
          <w:rFonts w:ascii="Times New Roman" w:hAnsi="Times New Roman" w:cs="Times New Roman"/>
          <w:sz w:val="24"/>
          <w:szCs w:val="24"/>
        </w:rPr>
        <w:t xml:space="preserve"> </w:t>
      </w:r>
      <w:r w:rsidRPr="00BB28C7">
        <w:rPr>
          <w:rFonts w:ascii="Times New Roman" w:hAnsi="Times New Roman" w:cs="Times New Roman"/>
          <w:b/>
          <w:sz w:val="24"/>
          <w:szCs w:val="24"/>
        </w:rPr>
        <w:t>2015</w:t>
      </w:r>
      <w:r w:rsidRPr="00BB28C7">
        <w:rPr>
          <w:rFonts w:ascii="Times New Roman" w:hAnsi="Times New Roman" w:cs="Times New Roman"/>
          <w:sz w:val="24"/>
          <w:szCs w:val="24"/>
        </w:rPr>
        <w:t xml:space="preserve">, </w:t>
      </w:r>
      <w:r w:rsidRPr="00BB28C7">
        <w:rPr>
          <w:rFonts w:ascii="Times New Roman" w:hAnsi="Times New Roman" w:cs="Times New Roman"/>
          <w:i/>
          <w:sz w:val="24"/>
          <w:szCs w:val="24"/>
        </w:rPr>
        <w:t>6</w:t>
      </w:r>
      <w:r w:rsidRPr="00BB28C7">
        <w:rPr>
          <w:rFonts w:ascii="Times New Roman" w:hAnsi="Times New Roman" w:cs="Times New Roman"/>
          <w:sz w:val="24"/>
          <w:szCs w:val="24"/>
        </w:rPr>
        <w:t>, 11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>Bulaj G.; Green, B</w:t>
      </w:r>
      <w:r w:rsidR="00854307">
        <w:rPr>
          <w:rFonts w:ascii="Times New Roman" w:hAnsi="Times New Roman" w:cs="Times New Roman"/>
          <w:sz w:val="24"/>
          <w:szCs w:val="24"/>
        </w:rPr>
        <w:t>.R</w:t>
      </w:r>
      <w:r w:rsidRPr="00854307">
        <w:rPr>
          <w:rFonts w:ascii="Times New Roman" w:hAnsi="Times New Roman" w:cs="Times New Roman"/>
          <w:sz w:val="24"/>
          <w:szCs w:val="24"/>
        </w:rPr>
        <w:t xml:space="preserve">.; Lee H.K.; Robertson C.R.; White K.; Zhang L.; Sochanska M.; Flynn S.P.; Scholl E.A.; Pruess T.H.; Smith M.D.; White H.S. Design, synthesis, and characterization of high-affinity, systemically-active galanin analogues with potent anticonvulsant activities. </w:t>
      </w:r>
      <w:r w:rsidRPr="00854307">
        <w:rPr>
          <w:rFonts w:ascii="Times New Roman" w:hAnsi="Times New Roman" w:cs="Times New Roman"/>
          <w:i/>
          <w:sz w:val="24"/>
          <w:szCs w:val="24"/>
        </w:rPr>
        <w:t>J Med Chem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08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51</w:t>
      </w:r>
      <w:r w:rsidRPr="00854307">
        <w:rPr>
          <w:rFonts w:ascii="Times New Roman" w:hAnsi="Times New Roman" w:cs="Times New Roman"/>
          <w:sz w:val="24"/>
          <w:szCs w:val="24"/>
        </w:rPr>
        <w:t>, 8038-8047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Zhang L.; Lee H.K.; Pruess T.H.; White H.S.; Bulaj G. Synthesis and applications of polyamine amino acid residues: improving the bioactivity of an analgesic neuropeptide, neurotensin. </w:t>
      </w:r>
      <w:r w:rsidRPr="00854307">
        <w:rPr>
          <w:rFonts w:ascii="Times New Roman" w:hAnsi="Times New Roman" w:cs="Times New Roman"/>
          <w:i/>
          <w:sz w:val="24"/>
          <w:szCs w:val="24"/>
        </w:rPr>
        <w:t>J Med Chem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09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52</w:t>
      </w:r>
      <w:r w:rsidR="00854307">
        <w:rPr>
          <w:rFonts w:ascii="Times New Roman" w:hAnsi="Times New Roman" w:cs="Times New Roman"/>
          <w:sz w:val="24"/>
          <w:szCs w:val="24"/>
        </w:rPr>
        <w:t>, 1514-1517</w:t>
      </w:r>
    </w:p>
    <w:p w:rsidR="0059614C" w:rsidRDefault="00854307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>Z</w:t>
      </w:r>
      <w:r w:rsidR="0059614C" w:rsidRPr="00854307">
        <w:rPr>
          <w:rFonts w:ascii="Times New Roman" w:hAnsi="Times New Roman" w:cs="Times New Roman"/>
          <w:sz w:val="24"/>
          <w:szCs w:val="24"/>
        </w:rPr>
        <w:t xml:space="preserve">hang L.; Robertson C.R.; Green B.R.; Pruess T.H.; White H.S.; Bulaj G. Structural requirements for a lipoamino acid in modulating the anticonvulsant activities of systemically active galanin analogues. </w:t>
      </w:r>
      <w:r w:rsidR="0059614C" w:rsidRPr="00854307">
        <w:rPr>
          <w:rFonts w:ascii="Times New Roman" w:hAnsi="Times New Roman" w:cs="Times New Roman"/>
          <w:i/>
          <w:sz w:val="24"/>
          <w:szCs w:val="24"/>
        </w:rPr>
        <w:t>J Med Chem</w:t>
      </w:r>
      <w:r w:rsidR="0059614C"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="0059614C" w:rsidRPr="00854307">
        <w:rPr>
          <w:rFonts w:ascii="Times New Roman" w:hAnsi="Times New Roman" w:cs="Times New Roman"/>
          <w:b/>
          <w:sz w:val="24"/>
          <w:szCs w:val="24"/>
        </w:rPr>
        <w:t>2009</w:t>
      </w:r>
      <w:r w:rsidR="0059614C"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="0059614C" w:rsidRPr="00854307">
        <w:rPr>
          <w:rFonts w:ascii="Times New Roman" w:hAnsi="Times New Roman" w:cs="Times New Roman"/>
          <w:i/>
          <w:sz w:val="24"/>
          <w:szCs w:val="24"/>
        </w:rPr>
        <w:t>52</w:t>
      </w:r>
      <w:r w:rsidR="0059614C" w:rsidRPr="00854307">
        <w:rPr>
          <w:rFonts w:ascii="Times New Roman" w:hAnsi="Times New Roman" w:cs="Times New Roman"/>
          <w:sz w:val="24"/>
          <w:szCs w:val="24"/>
        </w:rPr>
        <w:t>, 1310-1316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Robertson C.R.; Pruess T.H.; Grussendorf E.; White H.S.; Bulaj G. Generating orally active galanin analogues with analgesic activities. </w:t>
      </w:r>
      <w:r w:rsidRPr="00854307">
        <w:rPr>
          <w:rFonts w:ascii="Times New Roman" w:hAnsi="Times New Roman" w:cs="Times New Roman"/>
          <w:i/>
          <w:sz w:val="24"/>
          <w:szCs w:val="24"/>
        </w:rPr>
        <w:t>ChemMedChem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2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7</w:t>
      </w:r>
      <w:r w:rsidRPr="00854307">
        <w:rPr>
          <w:rFonts w:ascii="Times New Roman" w:hAnsi="Times New Roman" w:cs="Times New Roman"/>
          <w:sz w:val="24"/>
          <w:szCs w:val="24"/>
        </w:rPr>
        <w:t>, 903-909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Robertson C.R.; Scholl E.A.; Pruess T.H.; Green B.R.; White H.S.; Bulaj G. Engineering galanin analogues that discriminate between GalR1 and GalR2 receptor subtypes and exhibit anticonvulsant activity following systemic delivery. </w:t>
      </w:r>
      <w:r w:rsidRPr="00854307">
        <w:rPr>
          <w:rFonts w:ascii="Times New Roman" w:hAnsi="Times New Roman" w:cs="Times New Roman"/>
          <w:i/>
          <w:sz w:val="24"/>
          <w:szCs w:val="24"/>
        </w:rPr>
        <w:t>J Med Chem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0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53</w:t>
      </w:r>
      <w:r w:rsidRPr="00854307">
        <w:rPr>
          <w:rFonts w:ascii="Times New Roman" w:hAnsi="Times New Roman" w:cs="Times New Roman"/>
          <w:sz w:val="24"/>
          <w:szCs w:val="24"/>
        </w:rPr>
        <w:t>, 1871-1875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Metcalf, C. S.; Klein, B. D.; McDougle, D. R.; Zhang, L.; Kaufmann, D.; Bulaj, G.; White, H. S. Preclinical evaluation of intravenous NAX 810-2, a novel GalR2-preferring analog, for anticonvulsant efficacy and pharmacokinetics. </w:t>
      </w:r>
      <w:r w:rsidRPr="00854307">
        <w:rPr>
          <w:rFonts w:ascii="Times New Roman" w:hAnsi="Times New Roman" w:cs="Times New Roman"/>
          <w:i/>
          <w:sz w:val="24"/>
          <w:szCs w:val="24"/>
        </w:rPr>
        <w:t>Epilepsia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7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58</w:t>
      </w:r>
      <w:r w:rsidRPr="00854307">
        <w:rPr>
          <w:rFonts w:ascii="Times New Roman" w:hAnsi="Times New Roman" w:cs="Times New Roman"/>
          <w:sz w:val="24"/>
          <w:szCs w:val="24"/>
        </w:rPr>
        <w:t>, 239-246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Metcalf, C. S.; Smith, M. D.; Klein, B. D.; McDougle, D. R.; Zhang, L.; Bulaj, G. Preclinical Analgesic and Safety Evaluation of the GalR2-preferring Analog, NAX 810-2. </w:t>
      </w:r>
      <w:r w:rsidRPr="00854307">
        <w:rPr>
          <w:rFonts w:ascii="Times New Roman" w:hAnsi="Times New Roman" w:cs="Times New Roman"/>
          <w:i/>
          <w:sz w:val="24"/>
          <w:szCs w:val="24"/>
        </w:rPr>
        <w:t>Neurochem Res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7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42</w:t>
      </w:r>
      <w:r w:rsidRPr="00854307">
        <w:rPr>
          <w:rFonts w:ascii="Times New Roman" w:hAnsi="Times New Roman" w:cs="Times New Roman"/>
          <w:sz w:val="24"/>
          <w:szCs w:val="24"/>
        </w:rPr>
        <w:t>, 1983-1994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Zhang, L.; Klein, B. D.; Metcalf, C. S.; Smith, M. D.; McDougle, D. R.; Lee, H. K.; White, H. S.; Bulaj, G. Incorporation of monodisperse oligoethyleneglycol amino acids into anticonvulsant analogues of galanin and neuropeptide y provides peripherally acting analgesics. </w:t>
      </w:r>
      <w:r w:rsidRPr="00854307">
        <w:rPr>
          <w:rFonts w:ascii="Times New Roman" w:hAnsi="Times New Roman" w:cs="Times New Roman"/>
          <w:i/>
          <w:sz w:val="24"/>
          <w:szCs w:val="24"/>
        </w:rPr>
        <w:t>Mol Pharm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3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10</w:t>
      </w:r>
      <w:r w:rsidRPr="00854307">
        <w:rPr>
          <w:rFonts w:ascii="Times New Roman" w:hAnsi="Times New Roman" w:cs="Times New Roman"/>
          <w:sz w:val="24"/>
          <w:szCs w:val="24"/>
        </w:rPr>
        <w:t>, 574-585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Metcalf C.S.; Klein B.D.; McDougle D.R.; Zhang L.; Smith M.D.; Bulaj G.; White H.S. Analgesic properties of a peripherally acting and GalR2 receptor-preferring galanin analog in inflammatory, neuropathic, and acute pain models. </w:t>
      </w:r>
      <w:r w:rsidRPr="00854307">
        <w:rPr>
          <w:rFonts w:ascii="Times New Roman" w:hAnsi="Times New Roman" w:cs="Times New Roman"/>
          <w:i/>
          <w:sz w:val="24"/>
          <w:szCs w:val="24"/>
        </w:rPr>
        <w:t>J Pharmacol Exp Ther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5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352</w:t>
      </w:r>
      <w:r w:rsidRPr="00854307">
        <w:rPr>
          <w:rFonts w:ascii="Times New Roman" w:hAnsi="Times New Roman" w:cs="Times New Roman"/>
          <w:sz w:val="24"/>
          <w:szCs w:val="24"/>
        </w:rPr>
        <w:t>, 185-193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>Green B</w:t>
      </w:r>
      <w:r w:rsidR="00854307">
        <w:rPr>
          <w:rFonts w:ascii="Times New Roman" w:hAnsi="Times New Roman" w:cs="Times New Roman"/>
          <w:sz w:val="24"/>
          <w:szCs w:val="24"/>
        </w:rPr>
        <w:t>.</w:t>
      </w:r>
      <w:r w:rsidRPr="00854307">
        <w:rPr>
          <w:rFonts w:ascii="Times New Roman" w:hAnsi="Times New Roman" w:cs="Times New Roman"/>
          <w:sz w:val="24"/>
          <w:szCs w:val="24"/>
        </w:rPr>
        <w:t>R.; Klein B.D.; Lee H.K.; Smith</w:t>
      </w:r>
      <w:r w:rsid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sz w:val="24"/>
          <w:szCs w:val="24"/>
        </w:rPr>
        <w:t xml:space="preserve">M.D.; White H.; Bulaj G. Cyclic analogs of galanin and neuropeptide Y by hydrocarbon stapling. </w:t>
      </w:r>
      <w:r w:rsidRPr="00854307">
        <w:rPr>
          <w:rFonts w:ascii="Times New Roman" w:hAnsi="Times New Roman" w:cs="Times New Roman"/>
          <w:i/>
          <w:sz w:val="24"/>
          <w:szCs w:val="24"/>
        </w:rPr>
        <w:t>Bioorg Med Chem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3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21</w:t>
      </w:r>
      <w:r w:rsidRPr="00854307">
        <w:rPr>
          <w:rFonts w:ascii="Times New Roman" w:hAnsi="Times New Roman" w:cs="Times New Roman"/>
          <w:sz w:val="24"/>
          <w:szCs w:val="24"/>
        </w:rPr>
        <w:t>, 303-310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Green, B. R.; Smith, M.; White, K. L.; White, H. S.; Bulaj, G. Analgesic neuropeptide W suppresses seizures in the brain revealed by rational repositioning and peptide engineering. </w:t>
      </w:r>
      <w:r w:rsidRPr="00854307">
        <w:rPr>
          <w:rFonts w:ascii="Times New Roman" w:hAnsi="Times New Roman" w:cs="Times New Roman"/>
          <w:i/>
          <w:sz w:val="24"/>
          <w:szCs w:val="24"/>
        </w:rPr>
        <w:t>ACS Chem Neurosci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1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2</w:t>
      </w:r>
      <w:r w:rsidRPr="00854307">
        <w:rPr>
          <w:rFonts w:ascii="Times New Roman" w:hAnsi="Times New Roman" w:cs="Times New Roman"/>
          <w:sz w:val="24"/>
          <w:szCs w:val="24"/>
        </w:rPr>
        <w:t>, 51-56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Green, B. R.; White, K. L.; McDougle, D. R.; Zhang, L.; Klein, B.; Scholl, E. A.; Pruess, T. H.; White, H. S.; Bulaj, G. Introduction of lipidization-cationization motifs affords systemically bioavailable neuropeptide Y and neurotensin analogs with anticonvulsant activities. </w:t>
      </w:r>
      <w:r w:rsidRPr="00854307">
        <w:rPr>
          <w:rFonts w:ascii="Times New Roman" w:hAnsi="Times New Roman" w:cs="Times New Roman"/>
          <w:i/>
          <w:sz w:val="24"/>
          <w:szCs w:val="24"/>
        </w:rPr>
        <w:t>J Pept Sci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0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16</w:t>
      </w:r>
      <w:r w:rsidRPr="00854307">
        <w:rPr>
          <w:rFonts w:ascii="Times New Roman" w:hAnsi="Times New Roman" w:cs="Times New Roman"/>
          <w:sz w:val="24"/>
          <w:szCs w:val="24"/>
        </w:rPr>
        <w:t>, 486-495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Bruggers, C. S.; Altizer, R. A.; Kessler, R. R.; Caldwell, C. B.; Coppersmith, K.; Warner, L.; Davies, B.; Paterson, W.; Wilcken, J.; D'Ambrosio, T. A.; German, M. L.; Hanson, G. R.; Gershan, L. A.; Korenberg, J. R.; Bulaj, G. Patient-empowerment interactive technologies. </w:t>
      </w:r>
      <w:r w:rsidRPr="00854307">
        <w:rPr>
          <w:rFonts w:ascii="Times New Roman" w:hAnsi="Times New Roman" w:cs="Times New Roman"/>
          <w:i/>
          <w:sz w:val="24"/>
          <w:szCs w:val="24"/>
        </w:rPr>
        <w:t>Sci Transl Med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2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4</w:t>
      </w:r>
      <w:r w:rsidRPr="00854307">
        <w:rPr>
          <w:rFonts w:ascii="Times New Roman" w:hAnsi="Times New Roman" w:cs="Times New Roman"/>
          <w:sz w:val="24"/>
          <w:szCs w:val="24"/>
        </w:rPr>
        <w:t>, 152ps116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lastRenderedPageBreak/>
        <w:t xml:space="preserve">Govender, M.; Bowen, R. C.; German, M. L.; Bulaj, G.; Bruggers, C. S. Clinical and Neurobiological Perspectives of Empowering Pediatric Cancer Patients Using Videogames. </w:t>
      </w:r>
      <w:r w:rsidRPr="00854307">
        <w:rPr>
          <w:rFonts w:ascii="Times New Roman" w:hAnsi="Times New Roman" w:cs="Times New Roman"/>
          <w:i/>
          <w:sz w:val="24"/>
          <w:szCs w:val="24"/>
        </w:rPr>
        <w:t>Games Health J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5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4</w:t>
      </w:r>
      <w:r w:rsidRPr="00854307">
        <w:rPr>
          <w:rFonts w:ascii="Times New Roman" w:hAnsi="Times New Roman" w:cs="Times New Roman"/>
          <w:sz w:val="24"/>
          <w:szCs w:val="24"/>
        </w:rPr>
        <w:t>, 362-374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Bulaj, G. Combining non-pharmacological treatments with pharmacotherapies for neurological disorders: a unique interface of the brain, drug-device, and intellectual property. </w:t>
      </w:r>
      <w:r w:rsidRPr="00854307">
        <w:rPr>
          <w:rFonts w:ascii="Times New Roman" w:hAnsi="Times New Roman" w:cs="Times New Roman"/>
          <w:i/>
          <w:sz w:val="24"/>
          <w:szCs w:val="24"/>
        </w:rPr>
        <w:t>Front Neurol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4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5</w:t>
      </w:r>
      <w:r w:rsidRPr="00854307">
        <w:rPr>
          <w:rFonts w:ascii="Times New Roman" w:hAnsi="Times New Roman" w:cs="Times New Roman"/>
          <w:sz w:val="24"/>
          <w:szCs w:val="24"/>
        </w:rPr>
        <w:t>, 126.</w:t>
      </w:r>
    </w:p>
    <w:p w:rsidR="0059614C" w:rsidRDefault="0059614C" w:rsidP="00BB28C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Bulaj, G.; Ahern, M. M.; Kuhn, A.; Judkins, Z. S.; Bowen, R. C.; Chen, Y. Incorporating Natural Products, Pharmaceutical Drugs, Self-care and Digital/Mobile Health Technologies into Molecular-Behavioral Combination Therapies for Chronic Diseases. </w:t>
      </w:r>
      <w:r w:rsidRPr="00854307">
        <w:rPr>
          <w:rFonts w:ascii="Times New Roman" w:hAnsi="Times New Roman" w:cs="Times New Roman"/>
          <w:i/>
          <w:sz w:val="24"/>
          <w:szCs w:val="24"/>
        </w:rPr>
        <w:t>Curr Clin Pharmacol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6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11</w:t>
      </w:r>
      <w:r w:rsidRPr="00854307">
        <w:rPr>
          <w:rFonts w:ascii="Times New Roman" w:hAnsi="Times New Roman" w:cs="Times New Roman"/>
          <w:sz w:val="24"/>
          <w:szCs w:val="24"/>
        </w:rPr>
        <w:t>.</w:t>
      </w:r>
    </w:p>
    <w:p w:rsidR="0059614C" w:rsidRDefault="0059614C" w:rsidP="00854307">
      <w:pPr>
        <w:pStyle w:val="EndNoteBibliography"/>
        <w:numPr>
          <w:ilvl w:val="0"/>
          <w:numId w:val="2"/>
        </w:numPr>
        <w:tabs>
          <w:tab w:val="left" w:pos="0"/>
          <w:tab w:val="left" w:pos="142"/>
        </w:tabs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54307">
        <w:rPr>
          <w:rFonts w:ascii="Times New Roman" w:hAnsi="Times New Roman" w:cs="Times New Roman"/>
          <w:sz w:val="24"/>
          <w:szCs w:val="24"/>
        </w:rPr>
        <w:t xml:space="preserve">Schriewer, K.; Bulaj, G. Music Streaming Services as Adjunct Therapies for Depression, Anxiety, and Bipolar Symptoms: Convergence of Digital Technologies, Mobile Apps, Emotions, and Global Mental Health. </w:t>
      </w:r>
      <w:r w:rsidRPr="00854307">
        <w:rPr>
          <w:rFonts w:ascii="Times New Roman" w:hAnsi="Times New Roman" w:cs="Times New Roman"/>
          <w:i/>
          <w:sz w:val="24"/>
          <w:szCs w:val="24"/>
        </w:rPr>
        <w:t>Front Public Health</w:t>
      </w:r>
      <w:r w:rsidRPr="00854307">
        <w:rPr>
          <w:rFonts w:ascii="Times New Roman" w:hAnsi="Times New Roman" w:cs="Times New Roman"/>
          <w:sz w:val="24"/>
          <w:szCs w:val="24"/>
        </w:rPr>
        <w:t xml:space="preserve"> </w:t>
      </w:r>
      <w:r w:rsidRPr="00854307">
        <w:rPr>
          <w:rFonts w:ascii="Times New Roman" w:hAnsi="Times New Roman" w:cs="Times New Roman"/>
          <w:b/>
          <w:sz w:val="24"/>
          <w:szCs w:val="24"/>
        </w:rPr>
        <w:t>2016</w:t>
      </w:r>
      <w:r w:rsidRPr="00854307">
        <w:rPr>
          <w:rFonts w:ascii="Times New Roman" w:hAnsi="Times New Roman" w:cs="Times New Roman"/>
          <w:sz w:val="24"/>
          <w:szCs w:val="24"/>
        </w:rPr>
        <w:t xml:space="preserve">, </w:t>
      </w:r>
      <w:r w:rsidRPr="00854307">
        <w:rPr>
          <w:rFonts w:ascii="Times New Roman" w:hAnsi="Times New Roman" w:cs="Times New Roman"/>
          <w:i/>
          <w:sz w:val="24"/>
          <w:szCs w:val="24"/>
        </w:rPr>
        <w:t>4</w:t>
      </w:r>
      <w:r w:rsidRPr="00854307">
        <w:rPr>
          <w:rFonts w:ascii="Times New Roman" w:hAnsi="Times New Roman" w:cs="Times New Roman"/>
          <w:sz w:val="24"/>
          <w:szCs w:val="24"/>
        </w:rPr>
        <w:t>, 217.</w:t>
      </w:r>
    </w:p>
    <w:p w:rsidR="00854307" w:rsidRPr="00854307" w:rsidRDefault="00854307" w:rsidP="00854307">
      <w:pPr>
        <w:pStyle w:val="EndNoteBibliography"/>
        <w:tabs>
          <w:tab w:val="left" w:pos="0"/>
          <w:tab w:val="left" w:pos="142"/>
        </w:tabs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:rsidR="00BB28C7" w:rsidRPr="0059614C" w:rsidRDefault="002C1D1D" w:rsidP="00BB28C7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BB28C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B28C7" w:rsidRPr="0059614C" w:rsidSect="00424B7F">
      <w:footerReference w:type="default" r:id="rId12"/>
      <w:pgSz w:w="12240" w:h="15840"/>
      <w:pgMar w:top="1440" w:right="1440" w:bottom="1276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64FA2" w:rsidRDefault="00C64FA2" w:rsidP="007030DE">
      <w:pPr>
        <w:spacing w:after="0" w:line="240" w:lineRule="auto"/>
      </w:pPr>
      <w:r>
        <w:separator/>
      </w:r>
    </w:p>
  </w:endnote>
  <w:endnote w:type="continuationSeparator" w:id="0">
    <w:p w:rsidR="00C64FA2" w:rsidRDefault="00C64FA2" w:rsidP="007030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6997880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030DE" w:rsidRDefault="007030DE">
        <w:pPr>
          <w:pStyle w:val="Stopka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46C49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7030DE" w:rsidRDefault="007030DE">
    <w:pPr>
      <w:pStyle w:val="Stopk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64FA2" w:rsidRDefault="00C64FA2" w:rsidP="007030DE">
      <w:pPr>
        <w:spacing w:after="0" w:line="240" w:lineRule="auto"/>
      </w:pPr>
      <w:r>
        <w:separator/>
      </w:r>
    </w:p>
  </w:footnote>
  <w:footnote w:type="continuationSeparator" w:id="0">
    <w:p w:rsidR="00C64FA2" w:rsidRDefault="00C64FA2" w:rsidP="007030D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9C12525"/>
    <w:multiLevelType w:val="hybridMultilevel"/>
    <w:tmpl w:val="506EDE78"/>
    <w:lvl w:ilvl="0" w:tplc="3F24B60C">
      <w:start w:val="1"/>
      <w:numFmt w:val="decimal"/>
      <w:lvlText w:val="%1."/>
      <w:lvlJc w:val="left"/>
      <w:pPr>
        <w:ind w:left="720" w:hanging="360"/>
      </w:pPr>
      <w:rPr>
        <w:rFonts w:ascii="Calibri" w:hAnsi="Calibri" w:hint="default"/>
        <w:b/>
        <w:i w:val="0"/>
        <w:sz w:val="28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3431E4D"/>
    <w:multiLevelType w:val="hybridMultilevel"/>
    <w:tmpl w:val="56103A48"/>
    <w:lvl w:ilvl="0" w:tplc="10D4FE8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counts Chemical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trvdevhd592uezp5g5a5zk52ssaxezdftd&quot;&gt;new_Greg_EN_library&lt;record-ids&gt;&lt;item&gt;1&lt;/item&gt;&lt;item&gt;3&lt;/item&gt;&lt;item&gt;6&lt;/item&gt;&lt;item&gt;14&lt;/item&gt;&lt;item&gt;15&lt;/item&gt;&lt;item&gt;19&lt;/item&gt;&lt;item&gt;27&lt;/item&gt;&lt;item&gt;31&lt;/item&gt;&lt;item&gt;32&lt;/item&gt;&lt;item&gt;37&lt;/item&gt;&lt;item&gt;43&lt;/item&gt;&lt;item&gt;48&lt;/item&gt;&lt;item&gt;51&lt;/item&gt;&lt;item&gt;55&lt;/item&gt;&lt;item&gt;69&lt;/item&gt;&lt;item&gt;514&lt;/item&gt;&lt;item&gt;615&lt;/item&gt;&lt;item&gt;631&lt;/item&gt;&lt;item&gt;633&lt;/item&gt;&lt;item&gt;634&lt;/item&gt;&lt;/record-ids&gt;&lt;/item&gt;&lt;/Libraries&gt;"/>
  </w:docVars>
  <w:rsids>
    <w:rsidRoot w:val="00C24BF2"/>
    <w:rsid w:val="00036F9D"/>
    <w:rsid w:val="00042B8D"/>
    <w:rsid w:val="00046288"/>
    <w:rsid w:val="00052D3F"/>
    <w:rsid w:val="00060A80"/>
    <w:rsid w:val="00082E2C"/>
    <w:rsid w:val="000E5EE6"/>
    <w:rsid w:val="00102C1C"/>
    <w:rsid w:val="001956D6"/>
    <w:rsid w:val="001A54DF"/>
    <w:rsid w:val="001E532F"/>
    <w:rsid w:val="001F3F8E"/>
    <w:rsid w:val="0020141E"/>
    <w:rsid w:val="0020545D"/>
    <w:rsid w:val="00212008"/>
    <w:rsid w:val="0025590D"/>
    <w:rsid w:val="00282DB0"/>
    <w:rsid w:val="002B0EE6"/>
    <w:rsid w:val="002C1D1D"/>
    <w:rsid w:val="002D5309"/>
    <w:rsid w:val="002D59A2"/>
    <w:rsid w:val="002E5D51"/>
    <w:rsid w:val="002E6689"/>
    <w:rsid w:val="00331E45"/>
    <w:rsid w:val="0033279E"/>
    <w:rsid w:val="0034708F"/>
    <w:rsid w:val="00365D3B"/>
    <w:rsid w:val="003E73EE"/>
    <w:rsid w:val="003F246B"/>
    <w:rsid w:val="00400DBA"/>
    <w:rsid w:val="0041392D"/>
    <w:rsid w:val="00422490"/>
    <w:rsid w:val="00424B7F"/>
    <w:rsid w:val="00473999"/>
    <w:rsid w:val="00476102"/>
    <w:rsid w:val="004B15D2"/>
    <w:rsid w:val="004D0D23"/>
    <w:rsid w:val="004E51E6"/>
    <w:rsid w:val="005030AE"/>
    <w:rsid w:val="00537BB7"/>
    <w:rsid w:val="005453D9"/>
    <w:rsid w:val="00546C49"/>
    <w:rsid w:val="005471F4"/>
    <w:rsid w:val="00566518"/>
    <w:rsid w:val="0059614C"/>
    <w:rsid w:val="005A4102"/>
    <w:rsid w:val="005E21E0"/>
    <w:rsid w:val="005E7393"/>
    <w:rsid w:val="006144E3"/>
    <w:rsid w:val="00647AED"/>
    <w:rsid w:val="0065075B"/>
    <w:rsid w:val="00663549"/>
    <w:rsid w:val="006F6417"/>
    <w:rsid w:val="007030DE"/>
    <w:rsid w:val="00730491"/>
    <w:rsid w:val="00781673"/>
    <w:rsid w:val="00785428"/>
    <w:rsid w:val="007C180F"/>
    <w:rsid w:val="007C7674"/>
    <w:rsid w:val="00813C3A"/>
    <w:rsid w:val="008454D3"/>
    <w:rsid w:val="00846257"/>
    <w:rsid w:val="00854307"/>
    <w:rsid w:val="008A0D76"/>
    <w:rsid w:val="008B6B55"/>
    <w:rsid w:val="0092690A"/>
    <w:rsid w:val="0092730A"/>
    <w:rsid w:val="0093189A"/>
    <w:rsid w:val="009639E1"/>
    <w:rsid w:val="009F563B"/>
    <w:rsid w:val="00A004AF"/>
    <w:rsid w:val="00A10BA1"/>
    <w:rsid w:val="00A11DF7"/>
    <w:rsid w:val="00A30897"/>
    <w:rsid w:val="00A4419C"/>
    <w:rsid w:val="00A65D41"/>
    <w:rsid w:val="00A6673C"/>
    <w:rsid w:val="00AE38DA"/>
    <w:rsid w:val="00AE55E9"/>
    <w:rsid w:val="00B432F2"/>
    <w:rsid w:val="00B50309"/>
    <w:rsid w:val="00B83C11"/>
    <w:rsid w:val="00B85F30"/>
    <w:rsid w:val="00B91952"/>
    <w:rsid w:val="00BB28C7"/>
    <w:rsid w:val="00BC03D2"/>
    <w:rsid w:val="00BF0F90"/>
    <w:rsid w:val="00C00359"/>
    <w:rsid w:val="00C24BF2"/>
    <w:rsid w:val="00C529C7"/>
    <w:rsid w:val="00C64FA2"/>
    <w:rsid w:val="00C901FC"/>
    <w:rsid w:val="00C94E2F"/>
    <w:rsid w:val="00C969D2"/>
    <w:rsid w:val="00CA45DA"/>
    <w:rsid w:val="00CB42D6"/>
    <w:rsid w:val="00CE781B"/>
    <w:rsid w:val="00CF3B7C"/>
    <w:rsid w:val="00D35A39"/>
    <w:rsid w:val="00D40676"/>
    <w:rsid w:val="00D500E9"/>
    <w:rsid w:val="00D75A51"/>
    <w:rsid w:val="00D91ED8"/>
    <w:rsid w:val="00DB242A"/>
    <w:rsid w:val="00DD5761"/>
    <w:rsid w:val="00DF09BB"/>
    <w:rsid w:val="00E5763F"/>
    <w:rsid w:val="00E77C25"/>
    <w:rsid w:val="00EB141A"/>
    <w:rsid w:val="00EB1DF5"/>
    <w:rsid w:val="00F01014"/>
    <w:rsid w:val="00F171C7"/>
    <w:rsid w:val="00F211C8"/>
    <w:rsid w:val="00F33928"/>
    <w:rsid w:val="00F44670"/>
    <w:rsid w:val="00F55A6C"/>
    <w:rsid w:val="00F56F49"/>
    <w:rsid w:val="00F842AB"/>
    <w:rsid w:val="00F87C5F"/>
    <w:rsid w:val="00F90CDC"/>
    <w:rsid w:val="00FA1F6B"/>
    <w:rsid w:val="00FE6927"/>
    <w:rsid w:val="00FF3DDD"/>
    <w:rsid w:val="00FF68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ny"/>
    <w:link w:val="EndNoteBibliographyTitleChar"/>
    <w:rsid w:val="002C1D1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omylnaczcionkaakapitu"/>
    <w:link w:val="EndNoteBibliographyTitle"/>
    <w:rsid w:val="002C1D1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ny"/>
    <w:link w:val="EndNoteBibliographyChar"/>
    <w:rsid w:val="002C1D1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omylnaczcionkaakapitu"/>
    <w:link w:val="EndNoteBibliography"/>
    <w:rsid w:val="002C1D1D"/>
    <w:rPr>
      <w:rFonts w:ascii="Calibri" w:hAnsi="Calibri" w:cs="Calibri"/>
      <w:noProof/>
    </w:rPr>
  </w:style>
  <w:style w:type="paragraph" w:styleId="Nagwek">
    <w:name w:val="header"/>
    <w:basedOn w:val="Normalny"/>
    <w:link w:val="NagwekZnak"/>
    <w:uiPriority w:val="99"/>
    <w:unhideWhenUsed/>
    <w:rsid w:val="007030D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7030DE"/>
  </w:style>
  <w:style w:type="paragraph" w:styleId="Stopka">
    <w:name w:val="footer"/>
    <w:basedOn w:val="Normalny"/>
    <w:link w:val="StopkaZnak"/>
    <w:uiPriority w:val="99"/>
    <w:unhideWhenUsed/>
    <w:rsid w:val="007030D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7030DE"/>
  </w:style>
  <w:style w:type="paragraph" w:styleId="Poprawka">
    <w:name w:val="Revision"/>
    <w:hidden/>
    <w:uiPriority w:val="99"/>
    <w:semiHidden/>
    <w:rsid w:val="008A0D76"/>
    <w:pPr>
      <w:spacing w:after="0" w:line="240" w:lineRule="auto"/>
    </w:pPr>
  </w:style>
  <w:style w:type="paragraph" w:styleId="Tekstdymka">
    <w:name w:val="Balloon Text"/>
    <w:basedOn w:val="Normalny"/>
    <w:link w:val="TekstdymkaZnak"/>
    <w:uiPriority w:val="99"/>
    <w:semiHidden/>
    <w:unhideWhenUsed/>
    <w:rsid w:val="00C94E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C94E2F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ny"/>
    <w:link w:val="EndNoteBibliographyTitleChar"/>
    <w:rsid w:val="002C1D1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omylnaczcionkaakapitu"/>
    <w:link w:val="EndNoteBibliographyTitle"/>
    <w:rsid w:val="002C1D1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ny"/>
    <w:link w:val="EndNoteBibliographyChar"/>
    <w:rsid w:val="002C1D1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omylnaczcionkaakapitu"/>
    <w:link w:val="EndNoteBibliography"/>
    <w:rsid w:val="002C1D1D"/>
    <w:rPr>
      <w:rFonts w:ascii="Calibri" w:hAnsi="Calibri" w:cs="Calibri"/>
      <w:noProof/>
    </w:rPr>
  </w:style>
  <w:style w:type="paragraph" w:styleId="Nagwek">
    <w:name w:val="header"/>
    <w:basedOn w:val="Normalny"/>
    <w:link w:val="NagwekZnak"/>
    <w:uiPriority w:val="99"/>
    <w:unhideWhenUsed/>
    <w:rsid w:val="007030D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7030DE"/>
  </w:style>
  <w:style w:type="paragraph" w:styleId="Stopka">
    <w:name w:val="footer"/>
    <w:basedOn w:val="Normalny"/>
    <w:link w:val="StopkaZnak"/>
    <w:uiPriority w:val="99"/>
    <w:unhideWhenUsed/>
    <w:rsid w:val="007030D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7030DE"/>
  </w:style>
  <w:style w:type="paragraph" w:styleId="Poprawka">
    <w:name w:val="Revision"/>
    <w:hidden/>
    <w:uiPriority w:val="99"/>
    <w:semiHidden/>
    <w:rsid w:val="008A0D76"/>
    <w:pPr>
      <w:spacing w:after="0" w:line="240" w:lineRule="auto"/>
    </w:pPr>
  </w:style>
  <w:style w:type="paragraph" w:styleId="Tekstdymka">
    <w:name w:val="Balloon Text"/>
    <w:basedOn w:val="Normalny"/>
    <w:link w:val="TekstdymkaZnak"/>
    <w:uiPriority w:val="99"/>
    <w:semiHidden/>
    <w:unhideWhenUsed/>
    <w:rsid w:val="00C94E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C94E2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if"/><Relationship Id="rId5" Type="http://schemas.openxmlformats.org/officeDocument/2006/relationships/settings" Target="settings.xml"/><Relationship Id="rId10" Type="http://schemas.openxmlformats.org/officeDocument/2006/relationships/image" Target="media/image2.tif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2F0434-A124-4C1C-9CC9-A1FFBDAAD0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001</Words>
  <Characters>12006</Characters>
  <Application>Microsoft Office Word</Application>
  <DocSecurity>0</DocSecurity>
  <Lines>100</Lines>
  <Paragraphs>27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139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ulaj</dc:creator>
  <cp:lastModifiedBy>Lenovo</cp:lastModifiedBy>
  <cp:revision>2</cp:revision>
  <dcterms:created xsi:type="dcterms:W3CDTF">2017-10-02T09:11:00Z</dcterms:created>
  <dcterms:modified xsi:type="dcterms:W3CDTF">2017-10-02T09:11:00Z</dcterms:modified>
</cp:coreProperties>
</file>